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8B32EF" w14:textId="77777777" w:rsidR="002C1A09" w:rsidRDefault="008C16E7" w:rsidP="008C16E7">
      <w:pPr>
        <w:rPr>
          <w:rFonts w:ascii="Times New Roman" w:hAnsi="Times New Roman" w:cs="Times New Roman"/>
          <w:b/>
          <w:bCs/>
        </w:rPr>
      </w:pPr>
      <w:r w:rsidRPr="008C16E7">
        <w:rPr>
          <w:rFonts w:ascii="Times New Roman" w:hAnsi="Times New Roman" w:cs="Times New Roman"/>
          <w:b/>
          <w:bCs/>
        </w:rPr>
        <w:t>Abstract:</w:t>
      </w:r>
    </w:p>
    <w:p w14:paraId="7A7112B3" w14:textId="77777777" w:rsidR="002C1A09" w:rsidRDefault="002C1A09" w:rsidP="002C1A09">
      <w:pPr>
        <w:ind w:firstLine="720"/>
        <w:rPr>
          <w:rFonts w:ascii="Times New Roman" w:hAnsi="Times New Roman" w:cs="Times New Roman"/>
          <w:b/>
          <w:bCs/>
        </w:rPr>
      </w:pPr>
    </w:p>
    <w:p w14:paraId="1F6E4223" w14:textId="3B58F3B0" w:rsidR="00185721" w:rsidRDefault="008C16E7" w:rsidP="002C1A09">
      <w:pPr>
        <w:ind w:firstLine="720"/>
        <w:rPr>
          <w:rFonts w:ascii="Times New Roman" w:hAnsi="Times New Roman" w:cs="Times New Roman"/>
        </w:rPr>
      </w:pPr>
      <w:r w:rsidRPr="008C16E7">
        <w:rPr>
          <w:rFonts w:ascii="Times New Roman" w:hAnsi="Times New Roman" w:cs="Times New Roman"/>
        </w:rPr>
        <w:t xml:space="preserve"> </w:t>
      </w:r>
      <w:r w:rsidR="0029513F">
        <w:rPr>
          <w:rFonts w:ascii="Times New Roman" w:hAnsi="Times New Roman" w:cs="Times New Roman"/>
        </w:rPr>
        <w:t>Holocene sediment infill from</w:t>
      </w:r>
      <w:r>
        <w:rPr>
          <w:rFonts w:ascii="Times New Roman" w:hAnsi="Times New Roman" w:cs="Times New Roman"/>
        </w:rPr>
        <w:t xml:space="preserve"> </w:t>
      </w:r>
      <w:r w:rsidR="00E0598D">
        <w:rPr>
          <w:rFonts w:ascii="Times New Roman" w:hAnsi="Times New Roman" w:cs="Times New Roman"/>
        </w:rPr>
        <w:t xml:space="preserve">glacier-fed </w:t>
      </w:r>
      <w:r>
        <w:rPr>
          <w:rFonts w:ascii="Times New Roman" w:hAnsi="Times New Roman" w:cs="Times New Roman"/>
        </w:rPr>
        <w:t xml:space="preserve">Cariboo Lake was </w:t>
      </w:r>
      <w:r w:rsidR="0092562B">
        <w:rPr>
          <w:rFonts w:ascii="Times New Roman" w:hAnsi="Times New Roman" w:cs="Times New Roman"/>
        </w:rPr>
        <w:t>examined</w:t>
      </w:r>
      <w:r>
        <w:rPr>
          <w:rFonts w:ascii="Times New Roman" w:hAnsi="Times New Roman" w:cs="Times New Roman"/>
        </w:rPr>
        <w:t xml:space="preserve"> using </w:t>
      </w:r>
      <w:r w:rsidR="00425A63">
        <w:rPr>
          <w:rFonts w:ascii="Times New Roman" w:hAnsi="Times New Roman" w:cs="Times New Roman"/>
        </w:rPr>
        <w:t>1</w:t>
      </w:r>
      <w:r w:rsidR="007C4E9C">
        <w:rPr>
          <w:rFonts w:ascii="Times New Roman" w:hAnsi="Times New Roman" w:cs="Times New Roman"/>
        </w:rPr>
        <w:t xml:space="preserve">0 khz acoustic </w:t>
      </w:r>
      <w:r w:rsidR="00425A63">
        <w:rPr>
          <w:rFonts w:ascii="Times New Roman" w:hAnsi="Times New Roman" w:cs="Times New Roman"/>
        </w:rPr>
        <w:t xml:space="preserve">sub-bottom profiling and sediment </w:t>
      </w:r>
      <w:r w:rsidR="00EB4C5B">
        <w:rPr>
          <w:rFonts w:ascii="Times New Roman" w:hAnsi="Times New Roman" w:cs="Times New Roman"/>
        </w:rPr>
        <w:t>cores</w:t>
      </w:r>
      <w:r w:rsidR="00425A63">
        <w:rPr>
          <w:rFonts w:ascii="Times New Roman" w:hAnsi="Times New Roman" w:cs="Times New Roman"/>
        </w:rPr>
        <w:t xml:space="preserve">. </w:t>
      </w:r>
      <w:r>
        <w:rPr>
          <w:rFonts w:ascii="Times New Roman" w:hAnsi="Times New Roman" w:cs="Times New Roman"/>
        </w:rPr>
        <w:t xml:space="preserve">Sediment </w:t>
      </w:r>
      <w:r w:rsidR="00185721">
        <w:rPr>
          <w:rFonts w:ascii="Times New Roman" w:hAnsi="Times New Roman" w:cs="Times New Roman"/>
        </w:rPr>
        <w:t>influx</w:t>
      </w:r>
      <w:r w:rsidR="0092562B">
        <w:rPr>
          <w:rFonts w:ascii="Times New Roman" w:hAnsi="Times New Roman" w:cs="Times New Roman"/>
        </w:rPr>
        <w:t xml:space="preserve"> </w:t>
      </w:r>
      <w:r w:rsidR="00185721">
        <w:rPr>
          <w:rFonts w:ascii="Times New Roman" w:hAnsi="Times New Roman" w:cs="Times New Roman"/>
        </w:rPr>
        <w:t>into</w:t>
      </w:r>
      <w:r w:rsidR="0092562B">
        <w:rPr>
          <w:rFonts w:ascii="Times New Roman" w:hAnsi="Times New Roman" w:cs="Times New Roman"/>
        </w:rPr>
        <w:t xml:space="preserve"> Cariboo Lake is dominated by </w:t>
      </w:r>
      <w:r w:rsidR="00C54B8D">
        <w:rPr>
          <w:rFonts w:ascii="Times New Roman" w:hAnsi="Times New Roman" w:cs="Times New Roman"/>
        </w:rPr>
        <w:t xml:space="preserve">annually laminated </w:t>
      </w:r>
      <w:r w:rsidR="0092562B">
        <w:rPr>
          <w:rFonts w:ascii="Times New Roman" w:hAnsi="Times New Roman" w:cs="Times New Roman"/>
        </w:rPr>
        <w:t>silt and clay sediments</w:t>
      </w:r>
      <w:r w:rsidR="00286F24">
        <w:rPr>
          <w:rFonts w:ascii="Times New Roman" w:hAnsi="Times New Roman" w:cs="Times New Roman"/>
        </w:rPr>
        <w:t xml:space="preserve"> </w:t>
      </w:r>
      <w:r w:rsidR="00185721">
        <w:rPr>
          <w:rFonts w:ascii="Times New Roman" w:hAnsi="Times New Roman" w:cs="Times New Roman"/>
        </w:rPr>
        <w:t xml:space="preserve">delivered primarily by overflow currents of suspended clastic sediments </w:t>
      </w:r>
      <w:r w:rsidR="00E0598D">
        <w:rPr>
          <w:rFonts w:ascii="Times New Roman" w:hAnsi="Times New Roman" w:cs="Times New Roman"/>
        </w:rPr>
        <w:t xml:space="preserve">produced in the glaciated headwaters. </w:t>
      </w:r>
      <w:r w:rsidR="00185721">
        <w:rPr>
          <w:rFonts w:ascii="Times New Roman" w:hAnsi="Times New Roman" w:cs="Times New Roman"/>
        </w:rPr>
        <w:t>The sediment infill</w:t>
      </w:r>
      <w:r w:rsidR="00CB1EDD">
        <w:rPr>
          <w:rFonts w:ascii="Times New Roman" w:hAnsi="Times New Roman" w:cs="Times New Roman"/>
        </w:rPr>
        <w:t xml:space="preserve"> is estimated to be ~ 18 m thick and</w:t>
      </w:r>
      <w:r w:rsidR="00185721">
        <w:rPr>
          <w:rFonts w:ascii="Times New Roman" w:hAnsi="Times New Roman" w:cs="Times New Roman"/>
        </w:rPr>
        <w:t xml:space="preserve"> </w:t>
      </w:r>
      <w:r w:rsidR="00286F24">
        <w:rPr>
          <w:rFonts w:ascii="Times New Roman" w:hAnsi="Times New Roman" w:cs="Times New Roman"/>
        </w:rPr>
        <w:t>can be broken into</w:t>
      </w:r>
      <w:r w:rsidR="00C54B8D">
        <w:rPr>
          <w:rFonts w:ascii="Times New Roman" w:hAnsi="Times New Roman" w:cs="Times New Roman"/>
        </w:rPr>
        <w:t xml:space="preserve"> two main sediment facies.</w:t>
      </w:r>
      <w:r w:rsidR="005B641C">
        <w:rPr>
          <w:rFonts w:ascii="Times New Roman" w:hAnsi="Times New Roman" w:cs="Times New Roman"/>
        </w:rPr>
        <w:t xml:space="preserve"> The lower facies</w:t>
      </w:r>
      <w:r w:rsidR="00973394">
        <w:rPr>
          <w:rFonts w:ascii="Times New Roman" w:hAnsi="Times New Roman" w:cs="Times New Roman"/>
        </w:rPr>
        <w:t xml:space="preserve"> (facies A)</w:t>
      </w:r>
      <w:r w:rsidR="005B641C">
        <w:rPr>
          <w:rFonts w:ascii="Times New Roman" w:hAnsi="Times New Roman" w:cs="Times New Roman"/>
        </w:rPr>
        <w:t xml:space="preserve"> is poorly laminated and indicates reduced headwater flow and sediment infill.</w:t>
      </w:r>
      <w:r w:rsidR="0029479B">
        <w:rPr>
          <w:rFonts w:ascii="Times New Roman" w:hAnsi="Times New Roman" w:cs="Times New Roman"/>
        </w:rPr>
        <w:t xml:space="preserve"> The upper facies</w:t>
      </w:r>
      <w:r w:rsidR="00973394">
        <w:rPr>
          <w:rFonts w:ascii="Times New Roman" w:hAnsi="Times New Roman" w:cs="Times New Roman"/>
        </w:rPr>
        <w:t xml:space="preserve"> (facies B)</w:t>
      </w:r>
      <w:r w:rsidR="0029479B">
        <w:rPr>
          <w:rFonts w:ascii="Times New Roman" w:hAnsi="Times New Roman" w:cs="Times New Roman"/>
        </w:rPr>
        <w:t xml:space="preserve"> is acoustically laminated suggesting increased inflow to Cariboo Lake and the </w:t>
      </w:r>
      <w:r w:rsidR="00286F24">
        <w:rPr>
          <w:rFonts w:ascii="Times New Roman" w:hAnsi="Times New Roman" w:cs="Times New Roman"/>
        </w:rPr>
        <w:t>occurrence</w:t>
      </w:r>
      <w:r w:rsidR="0029479B">
        <w:rPr>
          <w:rFonts w:ascii="Times New Roman" w:hAnsi="Times New Roman" w:cs="Times New Roman"/>
        </w:rPr>
        <w:t xml:space="preserve"> of turbidity deposits</w:t>
      </w:r>
      <w:r w:rsidR="00286F24">
        <w:rPr>
          <w:rFonts w:ascii="Times New Roman" w:hAnsi="Times New Roman" w:cs="Times New Roman"/>
        </w:rPr>
        <w:t xml:space="preserve">. </w:t>
      </w:r>
      <w:r w:rsidR="00973394">
        <w:rPr>
          <w:rFonts w:ascii="Times New Roman" w:hAnsi="Times New Roman" w:cs="Times New Roman"/>
        </w:rPr>
        <w:t>Sediment cores were retrieved from the upper portion of facies A and provide</w:t>
      </w:r>
      <w:r w:rsidR="007F462F">
        <w:rPr>
          <w:rFonts w:ascii="Times New Roman" w:hAnsi="Times New Roman" w:cs="Times New Roman"/>
        </w:rPr>
        <w:t>d</w:t>
      </w:r>
      <w:r w:rsidR="00973394">
        <w:rPr>
          <w:rFonts w:ascii="Times New Roman" w:hAnsi="Times New Roman" w:cs="Times New Roman"/>
        </w:rPr>
        <w:t xml:space="preserve"> evidence that inflow of clastic sediment to Cariboo Lake remained high enough to produce annual varves over the past two millennia.</w:t>
      </w:r>
      <w:r w:rsidR="00CB1EDD">
        <w:rPr>
          <w:rFonts w:ascii="Times New Roman" w:hAnsi="Times New Roman" w:cs="Times New Roman"/>
        </w:rPr>
        <w:t xml:space="preserve"> An average sediment accumulation rate of 2 mm/yr was calculated from two of the dated sediment cores. Based on this </w:t>
      </w:r>
      <w:r w:rsidR="007F462F">
        <w:rPr>
          <w:rFonts w:ascii="Times New Roman" w:hAnsi="Times New Roman" w:cs="Times New Roman"/>
        </w:rPr>
        <w:t xml:space="preserve">sediment </w:t>
      </w:r>
      <w:r w:rsidR="00CB1EDD">
        <w:rPr>
          <w:rFonts w:ascii="Times New Roman" w:hAnsi="Times New Roman" w:cs="Times New Roman"/>
        </w:rPr>
        <w:t>accumulation</w:t>
      </w:r>
      <w:r w:rsidR="007F462F">
        <w:rPr>
          <w:rFonts w:ascii="Times New Roman" w:hAnsi="Times New Roman" w:cs="Times New Roman"/>
        </w:rPr>
        <w:t xml:space="preserve"> rate the ~ 18 m sediment package is estimated to be representative of 9000 yr BP. </w:t>
      </w:r>
    </w:p>
    <w:p w14:paraId="7090FA46" w14:textId="77777777" w:rsidR="00185721" w:rsidRDefault="00185721" w:rsidP="008C16E7">
      <w:pPr>
        <w:rPr>
          <w:rFonts w:ascii="Times New Roman" w:hAnsi="Times New Roman" w:cs="Times New Roman"/>
        </w:rPr>
      </w:pPr>
    </w:p>
    <w:p w14:paraId="343E48D8" w14:textId="15A890A8" w:rsidR="00EB4C5B" w:rsidRDefault="00286F24" w:rsidP="008C16E7">
      <w:pPr>
        <w:rPr>
          <w:rFonts w:ascii="Times New Roman" w:hAnsi="Times New Roman" w:cs="Times New Roman"/>
          <w:lang w:val="en-US"/>
        </w:rPr>
      </w:pPr>
      <w:r>
        <w:rPr>
          <w:rFonts w:ascii="Times New Roman" w:hAnsi="Times New Roman" w:cs="Times New Roman"/>
        </w:rPr>
        <w:t xml:space="preserve">The lower layer coincides with the </w:t>
      </w:r>
      <w:proofErr w:type="spellStart"/>
      <w:r w:rsidR="00E0598D" w:rsidRPr="00E0598D">
        <w:rPr>
          <w:rFonts w:ascii="Times New Roman" w:hAnsi="Times New Roman" w:cs="Times New Roman"/>
          <w:lang w:val="en-US"/>
        </w:rPr>
        <w:t>Northgrippian</w:t>
      </w:r>
      <w:proofErr w:type="spellEnd"/>
      <w:r w:rsidR="00E0598D" w:rsidRPr="00E0598D">
        <w:rPr>
          <w:rFonts w:ascii="Times New Roman" w:hAnsi="Times New Roman" w:cs="Times New Roman"/>
          <w:lang w:val="en-US"/>
        </w:rPr>
        <w:t xml:space="preserve"> period </w:t>
      </w:r>
      <w:r w:rsidR="00E0598D">
        <w:rPr>
          <w:rFonts w:ascii="Times New Roman" w:hAnsi="Times New Roman" w:cs="Times New Roman"/>
          <w:lang w:val="en-US"/>
        </w:rPr>
        <w:t>(</w:t>
      </w:r>
      <w:r w:rsidR="00E0598D" w:rsidRPr="00E0598D">
        <w:rPr>
          <w:rFonts w:ascii="Times New Roman" w:hAnsi="Times New Roman" w:cs="Times New Roman"/>
          <w:lang w:val="en-US"/>
        </w:rPr>
        <w:t>8300 – 4200 BP</w:t>
      </w:r>
      <w:r w:rsidR="00E0598D">
        <w:rPr>
          <w:rFonts w:ascii="Times New Roman" w:hAnsi="Times New Roman" w:cs="Times New Roman"/>
          <w:lang w:val="en-US"/>
        </w:rPr>
        <w:t xml:space="preserve">) which consisted of </w:t>
      </w:r>
      <w:proofErr w:type="gramStart"/>
      <w:r w:rsidR="00E0598D">
        <w:rPr>
          <w:rFonts w:ascii="Times New Roman" w:hAnsi="Times New Roman" w:cs="Times New Roman"/>
          <w:lang w:val="en-US"/>
        </w:rPr>
        <w:t>high temperatures</w:t>
      </w:r>
      <w:proofErr w:type="gramEnd"/>
      <w:r w:rsidR="00E0598D">
        <w:rPr>
          <w:rFonts w:ascii="Times New Roman" w:hAnsi="Times New Roman" w:cs="Times New Roman"/>
          <w:lang w:val="en-US"/>
        </w:rPr>
        <w:t xml:space="preserve"> and reduced glacier cover.</w:t>
      </w:r>
    </w:p>
    <w:p w14:paraId="7EC2463C" w14:textId="47CE8B78" w:rsidR="004C1021" w:rsidRDefault="004C1021" w:rsidP="008C16E7">
      <w:pPr>
        <w:rPr>
          <w:rFonts w:ascii="Times New Roman" w:hAnsi="Times New Roman" w:cs="Times New Roman"/>
          <w:lang w:val="en-US"/>
        </w:rPr>
      </w:pPr>
    </w:p>
    <w:p w14:paraId="59C94C90" w14:textId="1E9AF853" w:rsidR="004C1021" w:rsidRPr="008A382A" w:rsidRDefault="008A382A" w:rsidP="008C16E7">
      <w:pPr>
        <w:rPr>
          <w:rFonts w:ascii="Times New Roman" w:hAnsi="Times New Roman" w:cs="Times New Roman"/>
          <w:b/>
          <w:bCs/>
        </w:rPr>
      </w:pPr>
      <w:r w:rsidRPr="008A382A">
        <w:rPr>
          <w:rFonts w:ascii="Times New Roman" w:hAnsi="Times New Roman" w:cs="Times New Roman"/>
          <w:b/>
          <w:bCs/>
          <w:lang w:val="en-US"/>
        </w:rPr>
        <w:t xml:space="preserve">Introduction: </w:t>
      </w:r>
    </w:p>
    <w:p w14:paraId="5C2BC7DD" w14:textId="0881F50F" w:rsidR="001A522F" w:rsidRDefault="001A522F" w:rsidP="008C16E7">
      <w:pPr>
        <w:rPr>
          <w:rFonts w:ascii="Times New Roman" w:hAnsi="Times New Roman" w:cs="Times New Roman"/>
        </w:rPr>
      </w:pPr>
    </w:p>
    <w:p w14:paraId="77ABAE9E" w14:textId="77777777" w:rsidR="00E00A11" w:rsidRDefault="002C1A09" w:rsidP="008C16E7">
      <w:pPr>
        <w:rPr>
          <w:rFonts w:ascii="Times New Roman" w:hAnsi="Times New Roman" w:cs="Times New Roman"/>
        </w:rPr>
      </w:pPr>
      <w:r>
        <w:rPr>
          <w:rFonts w:ascii="Times New Roman" w:hAnsi="Times New Roman" w:cs="Times New Roman"/>
        </w:rPr>
        <w:tab/>
      </w:r>
      <w:r w:rsidR="003C62AE">
        <w:rPr>
          <w:rFonts w:ascii="Times New Roman" w:hAnsi="Times New Roman" w:cs="Times New Roman"/>
        </w:rPr>
        <w:t xml:space="preserve">Studies </w:t>
      </w:r>
      <w:r w:rsidR="001E7660">
        <w:rPr>
          <w:rFonts w:ascii="Times New Roman" w:hAnsi="Times New Roman" w:cs="Times New Roman"/>
        </w:rPr>
        <w:t xml:space="preserve">of specific sediment yield, the amount of </w:t>
      </w:r>
      <w:bookmarkStart w:id="0" w:name="_GoBack"/>
      <w:bookmarkEnd w:id="0"/>
      <w:r w:rsidR="001E7660">
        <w:rPr>
          <w:rFonts w:ascii="Times New Roman" w:hAnsi="Times New Roman" w:cs="Times New Roman"/>
        </w:rPr>
        <w:t xml:space="preserve">sediment that leaves a </w:t>
      </w:r>
      <w:r w:rsidR="002B5E2B">
        <w:rPr>
          <w:rFonts w:ascii="Times New Roman" w:hAnsi="Times New Roman" w:cs="Times New Roman"/>
        </w:rPr>
        <w:t xml:space="preserve">catchment </w:t>
      </w:r>
      <w:r w:rsidR="006D3DCF">
        <w:rPr>
          <w:rFonts w:ascii="Times New Roman" w:hAnsi="Times New Roman" w:cs="Times New Roman"/>
        </w:rPr>
        <w:t>over a given time period</w:t>
      </w:r>
      <w:r w:rsidR="0027161B">
        <w:rPr>
          <w:rFonts w:ascii="Times New Roman" w:hAnsi="Times New Roman" w:cs="Times New Roman"/>
        </w:rPr>
        <w:t xml:space="preserve"> and is expressed as a </w:t>
      </w:r>
      <w:r w:rsidR="00CA1B8C">
        <w:rPr>
          <w:rFonts w:ascii="Times New Roman" w:hAnsi="Times New Roman" w:cs="Times New Roman"/>
        </w:rPr>
        <w:t xml:space="preserve">mass per unit area per unit time </w:t>
      </w:r>
      <w:r w:rsidR="00CA1B8C" w:rsidRPr="00CA1B8C">
        <w:rPr>
          <w:rFonts w:ascii="Times New Roman" w:hAnsi="Times New Roman" w:cs="Times New Roman"/>
          <w:highlight w:val="yellow"/>
        </w:rPr>
        <w:t>{need Onstad citation}</w:t>
      </w:r>
      <w:r w:rsidR="00CA1B8C">
        <w:rPr>
          <w:rFonts w:ascii="Times New Roman" w:hAnsi="Times New Roman" w:cs="Times New Roman"/>
        </w:rPr>
        <w:t xml:space="preserve"> </w:t>
      </w:r>
      <w:r w:rsidR="00CA1B8C">
        <w:rPr>
          <w:rFonts w:ascii="Times New Roman" w:hAnsi="Times New Roman" w:cs="Times New Roman"/>
        </w:rPr>
        <w:fldChar w:fldCharType="begin" w:fldLock="1"/>
      </w:r>
      <w:r w:rsidR="00137854">
        <w:rPr>
          <w:rFonts w:ascii="Times New Roman" w:hAnsi="Times New Roman" w:cs="Times New Roman"/>
        </w:rPr>
        <w:instrText>ADDIN CSL_CITATION { "citationItems" : [ { "id" : "ITEM-1", "itemData" : { "author" : [ { "dropping-particle" : "", "family" : "Heideman", "given" : "Marit", "non-dropping-particle" : "", "parse-names" : false, "suffix" : "" }, { "dropping-particle" : "", "family" : "Menounos", "given" : "B P", "non-dropping-particle" : "", "parse-names" : false, "suffix" : "" }, { "dropping-particle" : "", "family" : "Clague", "given" : "J.J.", "non-dropping-particle" : "", "parse-names" : false, "suffix" : "" } ], "id" : "ITEM-1", "issue" : "September 2017", "issued" : { "date-parts" : [ [ "2017" ] ] }, "page" : "18-32", "title" : "A multi-century estimate of suspended sediment yield from Lake, Lillooet Mountains, Coast", "type" : "article-journal", "volume" : "32" }, "uris" : [ "http://www.mendeley.com/documents/?uuid=7791c0b8-2292-4b0f-a7e3-b3cfbf91c7b9" ] } ], "mendeley" : { "formattedCitation" : "(Heideman, Menounos, &amp; Clague, 2017)", "plainTextFormattedCitation" : "(Heideman, Menounos, &amp; Clague, 2017)", "previouslyFormattedCitation" : "(Heideman, Menounos, &amp; Clague, 2017)" }, "properties" : { "noteIndex" : 0 }, "schema" : "https://github.com/citation-style-language/schema/raw/master/csl-citation.json" }</w:instrText>
      </w:r>
      <w:r w:rsidR="00CA1B8C">
        <w:rPr>
          <w:rFonts w:ascii="Times New Roman" w:hAnsi="Times New Roman" w:cs="Times New Roman"/>
        </w:rPr>
        <w:fldChar w:fldCharType="separate"/>
      </w:r>
      <w:r w:rsidR="00CA1B8C" w:rsidRPr="00CA1B8C">
        <w:rPr>
          <w:rFonts w:ascii="Times New Roman" w:hAnsi="Times New Roman" w:cs="Times New Roman"/>
          <w:noProof/>
        </w:rPr>
        <w:t>(Heideman, Menounos, &amp; Clague, 2017)</w:t>
      </w:r>
      <w:r w:rsidR="00CA1B8C">
        <w:rPr>
          <w:rFonts w:ascii="Times New Roman" w:hAnsi="Times New Roman" w:cs="Times New Roman"/>
        </w:rPr>
        <w:fldChar w:fldCharType="end"/>
      </w:r>
      <w:r w:rsidR="00971E8E">
        <w:rPr>
          <w:rFonts w:ascii="Times New Roman" w:hAnsi="Times New Roman" w:cs="Times New Roman"/>
        </w:rPr>
        <w:t xml:space="preserve"> has been a useful</w:t>
      </w:r>
      <w:r w:rsidR="00DF1819">
        <w:rPr>
          <w:rFonts w:ascii="Times New Roman" w:hAnsi="Times New Roman" w:cs="Times New Roman"/>
        </w:rPr>
        <w:t xml:space="preserve"> tool in indicating </w:t>
      </w:r>
      <w:r w:rsidR="00FC175D">
        <w:rPr>
          <w:rFonts w:ascii="Times New Roman" w:hAnsi="Times New Roman" w:cs="Times New Roman"/>
        </w:rPr>
        <w:t>past</w:t>
      </w:r>
      <w:r w:rsidR="00DF1819">
        <w:rPr>
          <w:rFonts w:ascii="Times New Roman" w:hAnsi="Times New Roman" w:cs="Times New Roman"/>
        </w:rPr>
        <w:t xml:space="preserve"> change</w:t>
      </w:r>
      <w:r w:rsidR="00FC175D">
        <w:rPr>
          <w:rFonts w:ascii="Times New Roman" w:hAnsi="Times New Roman" w:cs="Times New Roman"/>
        </w:rPr>
        <w:t xml:space="preserve">s in sediment sources, </w:t>
      </w:r>
      <w:r w:rsidR="00442C71">
        <w:rPr>
          <w:rFonts w:ascii="Times New Roman" w:hAnsi="Times New Roman" w:cs="Times New Roman"/>
        </w:rPr>
        <w:t>transport and storage</w:t>
      </w:r>
      <w:r w:rsidR="00A05CEE">
        <w:rPr>
          <w:rFonts w:ascii="Times New Roman" w:hAnsi="Times New Roman" w:cs="Times New Roman"/>
        </w:rPr>
        <w:t xml:space="preserve">. </w:t>
      </w:r>
      <w:r w:rsidR="003256C7">
        <w:rPr>
          <w:rFonts w:ascii="Times New Roman" w:hAnsi="Times New Roman" w:cs="Times New Roman"/>
        </w:rPr>
        <w:t>These variations in specific sediment yield</w:t>
      </w:r>
      <w:r w:rsidR="00DF1819">
        <w:rPr>
          <w:rFonts w:ascii="Times New Roman" w:hAnsi="Times New Roman" w:cs="Times New Roman"/>
        </w:rPr>
        <w:t xml:space="preserve"> </w:t>
      </w:r>
      <w:r w:rsidR="00871CAE">
        <w:rPr>
          <w:rFonts w:ascii="Times New Roman" w:hAnsi="Times New Roman" w:cs="Times New Roman"/>
        </w:rPr>
        <w:t xml:space="preserve">have been useful in </w:t>
      </w:r>
      <w:r w:rsidR="00D26FC9">
        <w:rPr>
          <w:rFonts w:ascii="Times New Roman" w:hAnsi="Times New Roman" w:cs="Times New Roman"/>
        </w:rPr>
        <w:t xml:space="preserve">providing </w:t>
      </w:r>
      <w:r w:rsidR="009C1893">
        <w:rPr>
          <w:rFonts w:ascii="Times New Roman" w:hAnsi="Times New Roman" w:cs="Times New Roman"/>
        </w:rPr>
        <w:t>records</w:t>
      </w:r>
      <w:r w:rsidR="00D26FC9">
        <w:rPr>
          <w:rFonts w:ascii="Times New Roman" w:hAnsi="Times New Roman" w:cs="Times New Roman"/>
        </w:rPr>
        <w:t xml:space="preserve"> of glacial change </w:t>
      </w:r>
      <w:r w:rsidR="00D5141D">
        <w:rPr>
          <w:rFonts w:ascii="Times New Roman" w:hAnsi="Times New Roman" w:cs="Times New Roman"/>
        </w:rPr>
        <w:fldChar w:fldCharType="begin" w:fldLock="1"/>
      </w:r>
      <w:r w:rsidR="008256F7">
        <w:rPr>
          <w:rFonts w:ascii="Times New Roman" w:hAnsi="Times New Roman" w:cs="Times New Roman"/>
        </w:rPr>
        <w:instrText>ADDIN CSL_CITATION { "citationItems" : [ { "id" : "ITEM-1", "itemData" : { "DOI" : "10.1016/j.quascirev.2003.12.023", "ISBN" : "02773791", "ISSN" : "02773791", "abstract" : "Terrestrial and lake sediment records from several sites in the southern Coast Mountains, British Columbia, provide evidence for an advance of alpine glaciers during the early Holocene. Silty intervals within organic sediments recovered from two proglacial lakes are bracketed by AMS14C-dated terrestrial macrofossils and Mazama tephra to 8780-6730 and 7940-673014C yr BP [10,150-7510 and 8990-7510 cal yr BP]. Radiocarbon ages ranging from 7720 to 738014C yr BP [8630-8020 cal yr BP] were obtained from detrital wood in recently deglaciated forefields of Sphinx and Sentinel glaciers. These data, together with previously published data from proglacial lakes in the Canadian Rockies, imply that glaciers in western Canada advanced during the early Holocene. The advance coincides with the well-documented 8200-yr cold event identified in climate proxy data sets in the North Atlantic region and elsewhere. \u00a9 2003 Elsevier Ltd. All rights reserved.", "author" : [ { "dropping-particle" : "", "family" : "Menounos", "given" : "B P", "non-dropping-particle" : "", "parse-names" : false, "suffix" : "" }, { "dropping-particle" : "", "family" : "Koch", "given" : "Johannes", "non-dropping-particle" : "", "parse-names" : false, "suffix" : "" }, { "dropping-particle" : "", "family" : "Osborn", "given" : "Gerald D.", "non-dropping-particle" : "", "parse-names" : false, "suffix" : "" }, { "dropping-particle" : "", "family" : "Clague", "given" : "J.J.", "non-dropping-particle" : "", "parse-names" : false, "suffix" : "" }, { "dropping-particle" : "", "family" : "Mazzucchi", "given" : "David", "non-dropping-particle" : "", "parse-names" : false, "suffix" : "" } ], "container-title" : "Quaternary Science Reviews", "id" : "ITEM-1", "issued" : { "date-parts" : [ [ "2004" ] ] }, "title" : "Early Holocene glacier advance, southern Coast Mountains, British Columbia, Canada", "type" : "article-journal" }, "uris" : [ "http://www.mendeley.com/documents/?uuid=60e6c2fd-044c-3d03-a14e-adb0d8b15eab" ] } ], "mendeley" : { "formattedCitation" : "(Menounos, Koch, Osborn, Clague, &amp; Mazzucchi, 2004)", "plainTextFormattedCitation" : "(Menounos, Koch, Osborn, Clague, &amp; Mazzucchi, 2004)", "previouslyFormattedCitation" : "(Menounos, Koch, Osborn, Clague, &amp; Mazzucchi, 2004)" }, "properties" : { "noteIndex" : 0 }, "schema" : "https://github.com/citation-style-language/schema/raw/master/csl-citation.json" }</w:instrText>
      </w:r>
      <w:r w:rsidR="00D5141D">
        <w:rPr>
          <w:rFonts w:ascii="Times New Roman" w:hAnsi="Times New Roman" w:cs="Times New Roman"/>
        </w:rPr>
        <w:fldChar w:fldCharType="separate"/>
      </w:r>
      <w:r w:rsidR="00D5141D" w:rsidRPr="00D5141D">
        <w:rPr>
          <w:rFonts w:ascii="Times New Roman" w:hAnsi="Times New Roman" w:cs="Times New Roman"/>
          <w:noProof/>
        </w:rPr>
        <w:t>(Menounos, Koch, Osborn, Clague, &amp; Mazzucchi, 2004)</w:t>
      </w:r>
      <w:r w:rsidR="00D5141D">
        <w:rPr>
          <w:rFonts w:ascii="Times New Roman" w:hAnsi="Times New Roman" w:cs="Times New Roman"/>
        </w:rPr>
        <w:fldChar w:fldCharType="end"/>
      </w:r>
      <w:r w:rsidR="008256F7">
        <w:rPr>
          <w:rFonts w:ascii="Times New Roman" w:hAnsi="Times New Roman" w:cs="Times New Roman"/>
        </w:rPr>
        <w:t xml:space="preserve">, </w:t>
      </w:r>
      <w:r w:rsidR="00E94FB9">
        <w:rPr>
          <w:rFonts w:ascii="Times New Roman" w:hAnsi="Times New Roman" w:cs="Times New Roman"/>
        </w:rPr>
        <w:t>geomorphic and</w:t>
      </w:r>
      <w:r w:rsidR="008256F7">
        <w:rPr>
          <w:rFonts w:ascii="Times New Roman" w:hAnsi="Times New Roman" w:cs="Times New Roman"/>
        </w:rPr>
        <w:t xml:space="preserve"> hydrolo</w:t>
      </w:r>
      <w:r w:rsidR="00E94FB9">
        <w:rPr>
          <w:rFonts w:ascii="Times New Roman" w:hAnsi="Times New Roman" w:cs="Times New Roman"/>
        </w:rPr>
        <w:t xml:space="preserve">gic </w:t>
      </w:r>
      <w:r w:rsidR="00CB63BC">
        <w:rPr>
          <w:rFonts w:ascii="Times New Roman" w:hAnsi="Times New Roman" w:cs="Times New Roman"/>
        </w:rPr>
        <w:t>events</w:t>
      </w:r>
      <w:r w:rsidR="008256F7">
        <w:rPr>
          <w:rFonts w:ascii="Times New Roman" w:hAnsi="Times New Roman" w:cs="Times New Roman"/>
        </w:rPr>
        <w:t xml:space="preserve"> </w:t>
      </w:r>
      <w:r w:rsidR="008256F7">
        <w:rPr>
          <w:rFonts w:ascii="Times New Roman" w:hAnsi="Times New Roman" w:cs="Times New Roman"/>
        </w:rPr>
        <w:fldChar w:fldCharType="begin" w:fldLock="1"/>
      </w:r>
      <w:r w:rsidR="006A54D7">
        <w:rPr>
          <w:rFonts w:ascii="Times New Roman" w:hAnsi="Times New Roman" w:cs="Times New Roman"/>
        </w:rPr>
        <w:instrText>ADDIN CSL_CITATION { "citationItems" : [ { "id" : "ITEM-1", "itemData" : { "abstract" : "Sediments in eight glacier-fed lakes of the southern Canadian cordillera have been investigated using surface coring and subbottom acoustical surveys. Laminated or varved sediments are used to construct accumulation chronologies which reflect both average and extreme depositional regimes. Average departures in varve thickness are associated with variations in spring runoff controlled by winter precipitation, summer temperature and glacier melting. Extreme depar-tures reflect a broader range of controls such as outburst floods, autumn storms and slumps or slides directly into the lake. Discrimination between extreme and average regimes is possible using sedimentary evidence, which includes grain size, structure and spatial continuity of the deposits, allowing for inferences about the origin of events in the pre-instrument record. An average of 4-6 extreme events per 100 years appears to be common in these lakes; however, their low frequency suggests sediment delivery is dominated by the average regime. Reconstructions of specific sediment yield are in the range of 30-450 t km\" 2 year\" 1 averaged over the last 140 years. Long-term declines are related to increased storage and sediment exhaustion in the upper basins.", "author" : [ { "dropping-particle" : "", "family" : "Desloges", "given" : "J. R.", "non-dropping-particle" : "", "parse-names" : false, "suffix" : "" }, { "dropping-particle" : "", "family" : "Gilbert", "given" : "R.", "non-dropping-particle" : "", "parse-names" : false, "suffix" : "" } ], "id" : "ITEM-1", "issue" : "224", "issued" : { "date-parts" : [ [ "1994" ] ] }, "publisher" : "IAHS Publ", "title" : "The record of extreme hydrological and geomorphological events inferred from glaciolacustrine sediments", "type" : "article-journal" }, "uris" : [ "http://www.mendeley.com/documents/?uuid=76871054-2294-3d38-a100-d48b7bc6ca64" ] }, { "id" : "ITEM-2", "itemData" : { "DOI" : "10.1016/j.quascirev.2015.08.017", "ISSN" : "02773791", "abstract" : "Lillooet River in southwest British Columbia has produced damaging floods many times during the past century. The floods are recorded in Lillooet Lake, into which the river flows, as anomalously thick clastic varves. In order to determine whether an 825-year long varve record obtained from 12 percussion and vibracores can be used as flood proxy, we compare river discharge records dating back to 1914 to the thickness of the varves deposited during the same time period. Correlations between varve thickness and a variety of historical discharge measures are low to moderate for the periods 1914-2004 (r2= 0.37) and 1914-1945 (r2= 0.40), but higher for the period 1946-2004 (r2= 0.55). The best correlation (r2= 0.55) is between maximum fall discharge and varve thickness during the most recent period (1946-2004). Varve thickness for the earlier period of hydrometric data (1914-1946), which is a time of rapid glacier retreat and warmer temperatures in British Columbia, is best explained with a discharge proxy combining nival runoff, glacier runoff, and maximum fall discharge. Landslides, glacier fluctuations, river dyking, artificial lowering of Lillooet Lake, as well as lag effects of storms are responsible for the considerable unexplained variance in the relation between discharge measures and varve thickness over the historic period. The cores contain many anomalously thick varves, some of which we attribute to previously dated prehistoric landslides in the watershed or to local landslides into the lake. We conclude that many historic and prehistoric floods are faithfully recorded as anomalously thick clastic varves, but that other processes operating in the watershed preclude using this record as a reliable paleo-flood proxy.", "author" : [ { "dropping-particle" : "", "family" : "Heideman", "given" : "Marit", "non-dropping-particle" : "", "parse-names" : false, "suffix" : "" }, { "dropping-particle" : "", "family" : "Menounos", "given" : "B P", "non-dropping-particle" : "", "parse-names" : false, "suffix" : "" }, { "dropping-particle" : "", "family" : "Clague", "given" : "J.J.", "non-dropping-particle" : "", "parse-names" : false, "suffix" : "" } ], "container-title" : "Quaternary Science Reviews", "id" : "ITEM-2", "issued" : { "date-parts" : [ [ "2015" ] ] }, "page" : "158-174", "publisher" : "Elsevier Ltd", "title" : "An 825-year long varve record from Lillooet Lake, British Columbia, and its potential as a flood proxy", "type" : "article-journal", "volume" : "126" }, "uris" : [ "http://www.mendeley.com/documents/?uuid=da93119d-75d6-47c9-bacd-dbace2317012" ] }, { "id" : "ITEM-3", "itemData" : { "DOI" : "10.1016/0022-1694(94)90268-2", "ISBN" : "0022-1694", "ISSN" : "00221694", "abstract" : "Lillooet River drains 3850 km2of partly glacier-covered terrain before entering Lillooet Lake in the southern Coast Mountains of British Columbia. The elongated lake covers an area of 21 km2and forms a deep basin with water depths to 137 m. Acoustic profiling of the subbottom and sampling of the surface sediments reveals that total sediment thickness varies from 30 + m in the north half of the lake near Lillooet delta and then declines to less than 16 m in the south. Up-valley ice retreat approximately 11 000 years BP resulted in conformable sediments in the main lake indicative of turbidity currents off Lillooet delta which infilled and flattened the underlying surface. A sill which separates the main and south basins prevents the down-lake progression of turbidity currents resulting in conformable deposits indicative of rain-out (i.e. settling) processes only. A major acoustic reflector at about 6-9 m below the modern sediment surface is associated with a well-dated volcanic eruption and sediment yield event in the upper basin at 2400 years BP. Modern glaciolacustrine deposition forms varves which accumulate at a rate of up to 28 mm year-1in the north and decline to less than 0.9 mm year-1in the south. The occurrence of two sediment-runoff regimes, one average and the other extreme leads to distinct differences in varve sedimentology and varve thickness. De-coupling the two signals using sedimentary evidence alone cannot be done consistently so a sediment yield-runoff relation for the lake (r2= 41%) contains considerable 'noise'. An annual sediment accumulation chronology covering the last 125 years shows a much higher frequency of 'extreme' runoff-sediment yield events during the post-1940 interval. This parallels a documented change in climate of the region after 1945 and suggests that a longer varve chronology would provide a good, high-resolution, proxy record of hydroclimatic variations. \u00a9 1994.", "author" : [ { "dropping-particle" : "", "family" : "Desloges", "given" : "J. R.", "non-dropping-particle" : "", "parse-names" : false, "suffix" : "" }, { "dropping-particle" : "", "family" : "Gilbert", "given" : "R.", "non-dropping-particle" : "", "parse-names" : false, "suffix" : "" } ], "container-title" : "Journal of Hydrology", "id" : "ITEM-3", "issue" : "1-4", "issued" : { "date-parts" : [ [ "1994", "7", "1" ] ] }, "page" : "375-393", "publisher" : "Elsevier", "title" : "Sediment source and hydroclimatic inferences from glacial lake sediments: the postglacial sedimentary record of Lillooet Lake, British Columbia", "type" : "article-journal", "volume" : "159" }, "uris" : [ "http://www.mendeley.com/documents/?uuid=eebbf36f-0aaa-42f3-8d15-416bd941c82d" ] } ], "mendeley" : { "formattedCitation" : "(Desloges &amp; Gilbert, 1994b, 1994a; Heideman, Menounos, &amp; Clague, 2015)", "manualFormatting" : "(Desloges &amp; Gilbert, 1994a, 1994b; Heideman, Menounos, &amp; Clague, 2015)", "plainTextFormattedCitation" : "(Desloges &amp; Gilbert, 1994b, 1994a; Heideman, Menounos, &amp; Clague, 2015)", "previouslyFormattedCitation" : "(Desloges &amp; Gilbert, 1994b, 1994a; Heideman, Menounos, &amp; Clague, 2015)" }, "properties" : { "noteIndex" : 0 }, "schema" : "https://github.com/citation-style-language/schema/raw/master/csl-citation.json" }</w:instrText>
      </w:r>
      <w:r w:rsidR="008256F7">
        <w:rPr>
          <w:rFonts w:ascii="Times New Roman" w:hAnsi="Times New Roman" w:cs="Times New Roman"/>
        </w:rPr>
        <w:fldChar w:fldCharType="separate"/>
      </w:r>
      <w:r w:rsidR="001D5EE4" w:rsidRPr="001D5EE4">
        <w:rPr>
          <w:rFonts w:ascii="Times New Roman" w:hAnsi="Times New Roman" w:cs="Times New Roman"/>
          <w:noProof/>
        </w:rPr>
        <w:t>(Desloges &amp; Gilbert, 1994</w:t>
      </w:r>
      <w:r w:rsidR="006A54D7">
        <w:rPr>
          <w:rFonts w:ascii="Times New Roman" w:hAnsi="Times New Roman" w:cs="Times New Roman"/>
          <w:noProof/>
        </w:rPr>
        <w:t>a</w:t>
      </w:r>
      <w:r w:rsidR="001D5EE4" w:rsidRPr="001D5EE4">
        <w:rPr>
          <w:rFonts w:ascii="Times New Roman" w:hAnsi="Times New Roman" w:cs="Times New Roman"/>
          <w:noProof/>
        </w:rPr>
        <w:t>, 1994</w:t>
      </w:r>
      <w:r w:rsidR="006A54D7">
        <w:rPr>
          <w:rFonts w:ascii="Times New Roman" w:hAnsi="Times New Roman" w:cs="Times New Roman"/>
          <w:noProof/>
        </w:rPr>
        <w:t>b</w:t>
      </w:r>
      <w:r w:rsidR="001D5EE4" w:rsidRPr="001D5EE4">
        <w:rPr>
          <w:rFonts w:ascii="Times New Roman" w:hAnsi="Times New Roman" w:cs="Times New Roman"/>
          <w:noProof/>
        </w:rPr>
        <w:t>; Heideman, Menounos, &amp; Clague, 2015)</w:t>
      </w:r>
      <w:r w:rsidR="008256F7">
        <w:rPr>
          <w:rFonts w:ascii="Times New Roman" w:hAnsi="Times New Roman" w:cs="Times New Roman"/>
        </w:rPr>
        <w:fldChar w:fldCharType="end"/>
      </w:r>
      <w:r w:rsidR="008256F7">
        <w:rPr>
          <w:rFonts w:ascii="Times New Roman" w:hAnsi="Times New Roman" w:cs="Times New Roman"/>
        </w:rPr>
        <w:t xml:space="preserve">, </w:t>
      </w:r>
      <w:r w:rsidR="00CB63BC">
        <w:rPr>
          <w:rFonts w:ascii="Times New Roman" w:hAnsi="Times New Roman" w:cs="Times New Roman"/>
        </w:rPr>
        <w:t>trends in temperature and precipitation</w:t>
      </w:r>
      <w:r w:rsidR="001D5EE4">
        <w:rPr>
          <w:rFonts w:ascii="Times New Roman" w:hAnsi="Times New Roman" w:cs="Times New Roman"/>
        </w:rPr>
        <w:t xml:space="preserve"> </w:t>
      </w:r>
      <w:r w:rsidR="001D5EE4">
        <w:rPr>
          <w:rFonts w:ascii="Times New Roman" w:hAnsi="Times New Roman" w:cs="Times New Roman"/>
        </w:rPr>
        <w:fldChar w:fldCharType="begin" w:fldLock="1"/>
      </w:r>
      <w:r w:rsidR="001D5EE4">
        <w:rPr>
          <w:rFonts w:ascii="Times New Roman" w:hAnsi="Times New Roman" w:cs="Times New Roman"/>
        </w:rPr>
        <w:instrText>ADDIN CSL_CITATION { "citationItems" : [ { "id" : "ITEM-1", "itemData" : { "DOI" : "10.1177/0959683614557572", "ISSN" : "0959-6836", "abstract" : "Glacier fluctuations are a key indicator of changing climate. Their reconstruction beyond historical times unravels glacier variability and its forcing factors on long time scales, which can considerably improve our understanding of the climate\u2013glacier relationship. Here, we present a 2250-year-long reconstruction of particle-mass accumulation rates recorded in the lacustrine sediments of Lake Tr\u00fcebsee (Central Swiss Alps) that are directly related to glacier extent, thus reflecting a continuous record of fluctuations of the upstream-located Titlis Glacier. Mass accumulation rate values show strong centennial to multi-centennial fluctuations and reveal 12 well-pronounced periods of enhanced values corresponding to times of maximum extent of the neighboring Lower Grindelwald Glacier. This result supports previous studies of proglacial lake sediments that documented high mass accumulation rate values during glacier advances. The strong variability in the Lake Tr\u00fcebsee mass accumulation rate record thus repr...", "author" : [ { "dropping-particle" : "", "family" : "Glur", "given" : "Lukas", "non-dropping-particle" : "", "parse-names" : false, "suffix" : "" }, { "dropping-particle" : "", "family" : "Stalder", "given" : "Nadja F", "non-dropping-particle" : "", "parse-names" : false, "suffix" : "" }, { "dropping-particle" : "", "family" : "Wirth", "given" : "Stefanie B", "non-dropping-particle" : "", "parse-names" : false, "suffix" : "" }, { "dropping-particle" : "", "family" : "Gilli", "given" : "Adrian", "non-dropping-particle" : "", "parse-names" : false, "suffix" : "" }, { "dropping-particle" : "", "family" : "Anselmetti", "given" : "Flavio S", "non-dropping-particle" : "", "parse-names" : false, "suffix" : "" } ], "container-title" : "The Holocene", "id" : "ITEM-1", "issue" : "2", "issued" : { "date-parts" : [ [ "2015", "2", "26" ] ] }, "page" : "280-287", "publisher" : "SAGE PublicationsSage UK: London, England", "title" : "Alpine lacustrine varved record reveals summer temperature as main control of glacier fluctuations over the past 2250\u2009years", "type" : "article-journal", "volume" : "25" }, "uris" : [ "http://www.mendeley.com/documents/?uuid=7cefadf5-4cca-33a5-b8bc-2f79d67ca473" ] }, { "id" : "ITEM-2", "itemData" : { "DOI" : "10.1080/11035899901213202", "ISSN" : "20000863", "abstract" : "Sediments deposited in Moose Lake, British Columbia exhibit three abrupt transitions during the Holocene. Basal diamicts are unconformably overlain by coarse sand and silt deposited as turbidity currents in an ice-dammed lake during final retreat of Wisconsinan ice. Rapid withdrawal of the valley glacier resulted in a fully developed Moose Lake followed by low rates of sediment input for much of the early and middle Holocene until approximately 4,100 years BP. At that time, sediment input doubled and then tripled by 3,120 years BP in response to cooling and several phases of regionally documented glacier expansions. The transition from the Altithermal dry/warm period to the Neoglacial cooling is coincident with the formation of varves at Moose Lake which provide a chronology of changing Neoglacial sediment inputs. The glacier-climate signal recorded in Moose Lake sediments suggests distinct thresholds for changes in sedimentation style that are dependent on both climatic and geomorphic conditions affecting the watershed. Early in the record, direct connection to glaciogenic sediment production produced highly variable sedimentation rates that ended abruptly as the ice-front retreated. In the middle record, climate conditions that led to greatly reduced ice extent and lower sediment production in the upper Fraser and Moose river watersheds, changed abruptly resulting in varve formation. The change in style and increased sedimentation was caused directly by greater seasonal variations in sediment input due to climate-controlled glacier advances beyond modern limits. While sediment supply is a factor, comparison of the sediment record with tree-ring responses to climate change suggest both summer temperature and winter precipitation are important controls of Holocene variations in sediment yield. UPDATE CODE: 199948 Record 162 of 324 in CC Search(R) 7 Editions 1999/10/02-1999/12/31", "author" : [ { "dropping-particle" : "", "family" : "Desloges", "given" : "J. R.", "non-dropping-particle" : "", "parse-names" : false, "suffix" : "" } ], "container-title" : "Gff", "id" : "ITEM-2", "issue" : "3", "issued" : { "date-parts" : [ [ "1999" ] ] }, "page" : "202-207", "title" : "Geomorphic and climatic interpretations of abrupt changes in glaciolacustrine deposition at Moose Lake, British Columbia, Canada", "type" : "article-journal", "volume" : "121" }, "uris" : [ "http://www.mendeley.com/documents/?uuid=a5e922e8-9242-4ae2-8fa2-03f6a352f211" ] } ], "mendeley" : { "formattedCitation" : "(Desloges, 1999; Glur, Stalder, Wirth, Gilli, &amp; Anselmetti, 2015)", "plainTextFormattedCitation" : "(Desloges, 1999; Glur, Stalder, Wirth, Gilli, &amp; Anselmetti, 2015)", "previouslyFormattedCitation" : "(Desloges, 1999; Glur, Stalder, Wirth, Gilli, &amp; Anselmetti, 2015)" }, "properties" : { "noteIndex" : 0 }, "schema" : "https://github.com/citation-style-language/schema/raw/master/csl-citation.json" }</w:instrText>
      </w:r>
      <w:r w:rsidR="001D5EE4">
        <w:rPr>
          <w:rFonts w:ascii="Times New Roman" w:hAnsi="Times New Roman" w:cs="Times New Roman"/>
        </w:rPr>
        <w:fldChar w:fldCharType="separate"/>
      </w:r>
      <w:r w:rsidR="001D5EE4" w:rsidRPr="001D5EE4">
        <w:rPr>
          <w:rFonts w:ascii="Times New Roman" w:hAnsi="Times New Roman" w:cs="Times New Roman"/>
          <w:noProof/>
        </w:rPr>
        <w:t>(Desloges, 1999; Glur, Stalder, Wirth, Gilli, &amp; Anselmetti, 2015)</w:t>
      </w:r>
      <w:r w:rsidR="001D5EE4">
        <w:rPr>
          <w:rFonts w:ascii="Times New Roman" w:hAnsi="Times New Roman" w:cs="Times New Roman"/>
        </w:rPr>
        <w:fldChar w:fldCharType="end"/>
      </w:r>
      <w:r w:rsidR="002C2D23">
        <w:rPr>
          <w:rFonts w:ascii="Times New Roman" w:hAnsi="Times New Roman" w:cs="Times New Roman"/>
        </w:rPr>
        <w:t xml:space="preserve">, and changes in the connectivity of between sediment sources and </w:t>
      </w:r>
      <w:proofErr w:type="spellStart"/>
      <w:r w:rsidR="002C2D23">
        <w:rPr>
          <w:rFonts w:ascii="Times New Roman" w:hAnsi="Times New Roman" w:cs="Times New Roman"/>
        </w:rPr>
        <w:t>downvalley</w:t>
      </w:r>
      <w:proofErr w:type="spellEnd"/>
      <w:r w:rsidR="002C2D23">
        <w:rPr>
          <w:rFonts w:ascii="Times New Roman" w:hAnsi="Times New Roman" w:cs="Times New Roman"/>
        </w:rPr>
        <w:t xml:space="preserve"> environments </w:t>
      </w:r>
      <w:r w:rsidR="00137854">
        <w:rPr>
          <w:rFonts w:ascii="Times New Roman" w:hAnsi="Times New Roman" w:cs="Times New Roman"/>
        </w:rPr>
        <w:fldChar w:fldCharType="begin" w:fldLock="1"/>
      </w:r>
      <w:r w:rsidR="00137854">
        <w:rPr>
          <w:rFonts w:ascii="Times New Roman" w:hAnsi="Times New Roman" w:cs="Times New Roman"/>
        </w:rPr>
        <w:instrText>ADDIN CSL_CITATION { "citationItems" : [ { "id" : "ITEM-1", "itemData" : { "DOI" : "10.1016/j.geomorph.2016.11.005", "ISSN" : "0169555X", "abstract" : "With the increased recent attention on understanding the complex pathways and fluxes of material, energy, and organisms and the multidimensional coupling between various geomorphic process domains, the 47th Binghamton Geomorphology Symposium was organized around the theme of Connectivity in Geomorphology. Six key subthemes emerged: sediment connectivity, hydrologic connectivity, geochemical connectivity, riverine connectivity, landscape connectivity, and modeling of connectivity. Papers presented at the symposium and collected in this special issue elucidate the theoretical and conceptual underpinnings of connectivity but also provide field-based and analytical approaches to document the fundamental role of connectivity in geomorphic and ecological functioning. Among the consistent themes that emerged from the papers and from discussion during the symposium were (1) the interconnectedness of diverse forms of connectivity, (2) the appropriateness (or not) of conceptualizing connectivity as a gradient or continuum, and (3) the importance of an explicit recognition of disconnectivity as a mechanism to retain ecologically important materials and organisms within landscapes. Knowledge gaps identified in discussions during the symposium include: identifying questions that can be usefully addressed within a framework emphasizing connectivity; identifying feedbacks that enhance and limit connectivity; and quantification \u2013 of diverse aspects of connectivity, of thresholds of connectivity, and of interactions among different types of connectivity.", "author" : [ { "dropping-particle" : "", "family" : "Wohl", "given" : "Ellen E.", "non-dropping-particle" : "", "parse-names" : false, "suffix" : "" }, { "dropping-particle" : "", "family" : "Magilligan", "given" : "Francis J.", "non-dropping-particle" : "", "parse-names" : false, "suffix" : "" }, { "dropping-particle" : "", "family" : "Rathburn", "given" : "Sara L.", "non-dropping-particle" : "", "parse-names" : false, "suffix" : "" } ], "container-title" : "Geomorphology", "id" : "ITEM-1", "issued" : { "date-parts" : [ [ "2017" ] ] }, "page" : "1-5", "title" : "Introduction to the special issue: Connectivity in Geomorphology", "type" : "article-magazine", "volume" : "277" }, "uris" : [ "http://www.mendeley.com/documents/?uuid=15e7187c-243d-4373-bef2-b1dca846f16f" ] } ], "mendeley" : { "formattedCitation" : "(Wohl, Magilligan, &amp; Rathburn, 2017)", "plainTextFormattedCitation" : "(Wohl, Magilligan, &amp; Rathburn, 2017)" }, "properties" : { "noteIndex" : 0 }, "schema" : "https://github.com/citation-style-language/schema/raw/master/csl-citation.json" }</w:instrText>
      </w:r>
      <w:r w:rsidR="00137854">
        <w:rPr>
          <w:rFonts w:ascii="Times New Roman" w:hAnsi="Times New Roman" w:cs="Times New Roman"/>
        </w:rPr>
        <w:fldChar w:fldCharType="separate"/>
      </w:r>
      <w:r w:rsidR="00137854" w:rsidRPr="00137854">
        <w:rPr>
          <w:rFonts w:ascii="Times New Roman" w:hAnsi="Times New Roman" w:cs="Times New Roman"/>
          <w:noProof/>
        </w:rPr>
        <w:t>(Wohl, Magilligan, &amp; Rathburn, 2017)</w:t>
      </w:r>
      <w:r w:rsidR="00137854">
        <w:rPr>
          <w:rFonts w:ascii="Times New Roman" w:hAnsi="Times New Roman" w:cs="Times New Roman"/>
        </w:rPr>
        <w:fldChar w:fldCharType="end"/>
      </w:r>
      <w:r w:rsidR="002C2D23">
        <w:rPr>
          <w:rFonts w:ascii="Times New Roman" w:hAnsi="Times New Roman" w:cs="Times New Roman"/>
        </w:rPr>
        <w:t xml:space="preserve"> </w:t>
      </w:r>
      <w:r w:rsidR="00AB075A" w:rsidRPr="008B474B">
        <w:rPr>
          <w:rFonts w:ascii="Times New Roman" w:hAnsi="Times New Roman" w:cs="Times New Roman"/>
          <w:highlight w:val="yellow"/>
        </w:rPr>
        <w:t xml:space="preserve">{check </w:t>
      </w:r>
      <w:proofErr w:type="spellStart"/>
      <w:r w:rsidR="00AB075A" w:rsidRPr="008B474B">
        <w:rPr>
          <w:rFonts w:ascii="Times New Roman" w:hAnsi="Times New Roman" w:cs="Times New Roman"/>
          <w:highlight w:val="yellow"/>
        </w:rPr>
        <w:t>menounos</w:t>
      </w:r>
      <w:proofErr w:type="spellEnd"/>
      <w:r w:rsidR="00AB075A" w:rsidRPr="008B474B">
        <w:rPr>
          <w:rFonts w:ascii="Times New Roman" w:hAnsi="Times New Roman" w:cs="Times New Roman"/>
          <w:highlight w:val="yellow"/>
        </w:rPr>
        <w:t xml:space="preserve"> 2017 for more citations}</w:t>
      </w:r>
      <w:r w:rsidR="00AF23D0" w:rsidRPr="008B474B">
        <w:rPr>
          <w:rFonts w:ascii="Times New Roman" w:hAnsi="Times New Roman" w:cs="Times New Roman"/>
          <w:highlight w:val="yellow"/>
        </w:rPr>
        <w:t>.</w:t>
      </w:r>
      <w:r w:rsidR="00AF23D0">
        <w:rPr>
          <w:rFonts w:ascii="Times New Roman" w:hAnsi="Times New Roman" w:cs="Times New Roman"/>
        </w:rPr>
        <w:t xml:space="preserve"> </w:t>
      </w:r>
    </w:p>
    <w:p w14:paraId="0D841986" w14:textId="77777777" w:rsidR="00E00A11" w:rsidRDefault="00E00A11" w:rsidP="008C16E7">
      <w:pPr>
        <w:rPr>
          <w:rFonts w:ascii="Times New Roman" w:hAnsi="Times New Roman" w:cs="Times New Roman"/>
        </w:rPr>
      </w:pPr>
    </w:p>
    <w:p w14:paraId="7CA2FB57" w14:textId="50920985" w:rsidR="00722BFB" w:rsidRDefault="0029261F" w:rsidP="008C16E7">
      <w:pPr>
        <w:rPr>
          <w:rFonts w:ascii="Times New Roman" w:hAnsi="Times New Roman" w:cs="Times New Roman"/>
        </w:rPr>
      </w:pPr>
      <w:r>
        <w:rPr>
          <w:rFonts w:ascii="Times New Roman" w:hAnsi="Times New Roman" w:cs="Times New Roman"/>
        </w:rPr>
        <w:t>Typically</w:t>
      </w:r>
      <w:r w:rsidR="00A210F3">
        <w:rPr>
          <w:rFonts w:ascii="Times New Roman" w:hAnsi="Times New Roman" w:cs="Times New Roman"/>
        </w:rPr>
        <w:t>,</w:t>
      </w:r>
      <w:r>
        <w:rPr>
          <w:rFonts w:ascii="Times New Roman" w:hAnsi="Times New Roman" w:cs="Times New Roman"/>
        </w:rPr>
        <w:t xml:space="preserve"> sediment </w:t>
      </w:r>
      <w:r w:rsidR="00A40A3F">
        <w:rPr>
          <w:rFonts w:ascii="Times New Roman" w:hAnsi="Times New Roman" w:cs="Times New Roman"/>
        </w:rPr>
        <w:t>delivery</w:t>
      </w:r>
      <w:r>
        <w:rPr>
          <w:rFonts w:ascii="Times New Roman" w:hAnsi="Times New Roman" w:cs="Times New Roman"/>
        </w:rPr>
        <w:t xml:space="preserve"> to glacier-fed lakes is </w:t>
      </w:r>
      <w:r w:rsidR="00A210F3">
        <w:rPr>
          <w:rFonts w:ascii="Times New Roman" w:hAnsi="Times New Roman" w:cs="Times New Roman"/>
        </w:rPr>
        <w:t>connected</w:t>
      </w:r>
      <w:r w:rsidR="00F400F5">
        <w:rPr>
          <w:rFonts w:ascii="Times New Roman" w:hAnsi="Times New Roman" w:cs="Times New Roman"/>
        </w:rPr>
        <w:t xml:space="preserve"> to changes in temperature and precipitation</w:t>
      </w:r>
      <w:r w:rsidR="00EF2A75">
        <w:rPr>
          <w:rFonts w:ascii="Times New Roman" w:hAnsi="Times New Roman" w:cs="Times New Roman"/>
        </w:rPr>
        <w:t xml:space="preserve"> and thus these records </w:t>
      </w:r>
      <w:r w:rsidR="009E18D1">
        <w:rPr>
          <w:rFonts w:ascii="Times New Roman" w:hAnsi="Times New Roman" w:cs="Times New Roman"/>
        </w:rPr>
        <w:t xml:space="preserve">have potential to reveal </w:t>
      </w:r>
      <w:r w:rsidR="00F21964">
        <w:rPr>
          <w:rFonts w:ascii="Times New Roman" w:hAnsi="Times New Roman" w:cs="Times New Roman"/>
        </w:rPr>
        <w:t xml:space="preserve">changes in various </w:t>
      </w:r>
      <w:r w:rsidR="009E18D1">
        <w:rPr>
          <w:rFonts w:ascii="Times New Roman" w:hAnsi="Times New Roman" w:cs="Times New Roman"/>
        </w:rPr>
        <w:t xml:space="preserve">sediment characteristics </w:t>
      </w:r>
      <w:r w:rsidR="00F21964">
        <w:rPr>
          <w:rFonts w:ascii="Times New Roman" w:hAnsi="Times New Roman" w:cs="Times New Roman"/>
        </w:rPr>
        <w:t xml:space="preserve">such as sediment yield, grain size, </w:t>
      </w:r>
      <w:r w:rsidR="0085680A">
        <w:rPr>
          <w:rFonts w:ascii="Times New Roman" w:hAnsi="Times New Roman" w:cs="Times New Roman"/>
        </w:rPr>
        <w:t xml:space="preserve">percent organics </w:t>
      </w:r>
      <w:r w:rsidR="009E18D1">
        <w:rPr>
          <w:rFonts w:ascii="Times New Roman" w:hAnsi="Times New Roman" w:cs="Times New Roman"/>
        </w:rPr>
        <w:t xml:space="preserve">that coincide with </w:t>
      </w:r>
      <w:r w:rsidR="00601A94">
        <w:rPr>
          <w:rFonts w:ascii="Times New Roman" w:hAnsi="Times New Roman" w:cs="Times New Roman"/>
        </w:rPr>
        <w:t>Holocene climate fluctuations</w:t>
      </w:r>
      <w:r w:rsidR="00197CE4">
        <w:rPr>
          <w:rFonts w:ascii="Times New Roman" w:hAnsi="Times New Roman" w:cs="Times New Roman"/>
        </w:rPr>
        <w:t xml:space="preserve"> </w:t>
      </w:r>
      <w:r w:rsidR="00197CE4">
        <w:rPr>
          <w:rFonts w:ascii="Times New Roman" w:hAnsi="Times New Roman" w:cs="Times New Roman"/>
        </w:rPr>
        <w:fldChar w:fldCharType="begin" w:fldLock="1"/>
      </w:r>
      <w:r w:rsidR="00137854">
        <w:rPr>
          <w:rFonts w:ascii="Times New Roman" w:hAnsi="Times New Roman" w:cs="Times New Roman"/>
        </w:rPr>
        <w:instrText>ADDIN CSL_CITATION { "citationItems" : [ { "id" : "ITEM-1", "itemData" : { "author" : [ { "dropping-particle" : "", "family" : "Heideman", "given" : "Marit", "non-dropping-particle" : "", "parse-names" : false, "suffix" : "" }, { "dropping-particle" : "", "family" : "Menounos", "given" : "B P", "non-dropping-particle" : "", "parse-names" : false, "suffix" : "" }, { "dropping-particle" : "", "family" : "Clague", "given" : "J.J.", "non-dropping-particle" : "", "parse-names" : false, "suffix" : "" } ], "id" : "ITEM-1", "issue" : "September 2017", "issued" : { "date-parts" : [ [ "2017" ] ] }, "page" : "18-32", "title" : "A multi-century estimate of suspended sediment yield from Lake, Lillooet Mountains, Coast", "type" : "article-journal", "volume" : "32" }, "uris" : [ "http://www.mendeley.com/documents/?uuid=7791c0b8-2292-4b0f-a7e3-b3cfbf91c7b9" ] }, { "id" : "ITEM-2", "itemData" : { "DOI" : "10.1177/0959683607080514", "ISSN" : "09596836", "abstract" : "This study attempts to reconstruct the Holocene glacier history of Breheimen, southern Norway from four stream-bank mire sites and a downstream lake sediment core near Sota S\u00e6ter, based on lithostratigraphy, sediment properties (loss-on-ignition (LOI), magnetic susceptibility (MS), grain size characteristics) and 69 radiocarbon dates. Late-Preboreal deglaciation is indicated by lake-floor accumulation of organic matter (gyttja) largely replacing minerogenic sediment before 9000 cal. BP. A distinct minerogenic layer is thought to represent glacier expansion during the 8.2 ka Finse Event. Following this event until c. 2200 cal. BP, glaciers were mostly smaller than today, indicated by slow accumulation of mainly gyttja with predominantly thin minerogenic layers. A trough in LOI and corresponding small peaks in different silt fractions indicate possible glacial expansion from c. 3500 to 3000 cal. BP. The shorter c. 7500 year stream-bank mire record suggests brief, distinct episodes of Neoglacial glacier activity at c. 5600 and 3650 cal. BP. After c. 2200 cal. BP, up to three possible glacier expansion events are indicated in the lake core compared with up to eight represented in the mire sequences, suggesting greater sensitivity of the latter to small-scale glacier expansion. Marked 'suppressed' Neoglacial expansion until after c. 2200 cal. BP contrasts with the more typically reported start at 6000-5300 cal. BP elsewhere in southern Norway. Methodological implications are discussed including: factors responsible for erroneous radiocarbon dates in mire and lake core stratigraphies; high spatial variability in mire stratigraphy; determining the amplitude of glacier contraction episodes; isolating the glacial signal from background 'noise'; and further improvement of dating. \u00a9 2007 SAGE Publications.", "author" : [ { "dropping-particle" : "", "family" : "Shakesby", "given" : "Richard A.", "non-dropping-particle" : "", "parse-names" : false, "suffix" : "" }, { "dropping-particle" : "", "family" : "Smith", "given" : "Jamie G.", "non-dropping-particle" : "", "parse-names" : false, "suffix" : "" }, { "dropping-particle" : "", "family" : "Matthews", "given" : "John A.", "non-dropping-particle" : "", "parse-names" : false, "suffix" : "" }, { "dropping-particle" : "", "family" : "Winkler", "given" : "Stefan", "non-dropping-particle" : "", "parse-names" : false, "suffix" : "" }, { "dropping-particle" : "", "family" : "Dresser", "given" : "P. Quentin", "non-dropping-particle" : "", "parse-names" : false, "suffix" : "" }, { "dropping-particle" : "", "family" : "Bakke", "given" : "Jostein", "non-dropping-particle" : "", "parse-names" : false, "suffix" : "" }, { "dropping-particle" : "", "family" : "Dahl", "given" : "Svein Olaf", "non-dropping-particle" : "", "parse-names" : false, "suffix" : "" }, { "dropping-particle" : "", "family" : "Lie", "given" : "\u00d8yvind", "non-dropping-particle" : "", "parse-names" : false, "suffix" : "" }, { "dropping-particle" : "", "family" : "Nesje", "given" : "Atle", "non-dropping-particle" : "", "parse-names" : false, "suffix" : "" } ], "container-title" : "Holocene", "id" : "ITEM-2", "issue" : "6", "issued" : { "date-parts" : [ [ "2007", "9" ] ] }, "page" : "729-745", "title" : "Reconstruction of Holocene glacier history from distal sources: Glaciofluvial stream-bank mires and a glaciolacustrine sediment core near Sota S\u00e6ter, Breheimen, southern Norway", "type" : "article-journal", "volume" : "17" }, "uris" : [ "http://www.mendeley.com/documents/?uuid=14f1ee15-47b0-38ee-b225-6200aefbcad8" ] } ], "mendeley" : { "formattedCitation" : "(Shakesby et al., 2007; Heideman et al., 2017)", "plainTextFormattedCitation" : "(Shakesby et al., 2007; Heideman et al., 2017)", "previouslyFormattedCitation" : "(Shakesby et al., 2007; Heideman et al., 2017)" }, "properties" : { "noteIndex" : 0 }, "schema" : "https://github.com/citation-style-language/schema/raw/master/csl-citation.json" }</w:instrText>
      </w:r>
      <w:r w:rsidR="00197CE4">
        <w:rPr>
          <w:rFonts w:ascii="Times New Roman" w:hAnsi="Times New Roman" w:cs="Times New Roman"/>
        </w:rPr>
        <w:fldChar w:fldCharType="separate"/>
      </w:r>
      <w:r w:rsidR="00CA1B8C" w:rsidRPr="00CA1B8C">
        <w:rPr>
          <w:rFonts w:ascii="Times New Roman" w:hAnsi="Times New Roman" w:cs="Times New Roman"/>
          <w:noProof/>
        </w:rPr>
        <w:t>(Shakesby et al., 2007; Heideman et al., 2017)</w:t>
      </w:r>
      <w:r w:rsidR="00197CE4">
        <w:rPr>
          <w:rFonts w:ascii="Times New Roman" w:hAnsi="Times New Roman" w:cs="Times New Roman"/>
        </w:rPr>
        <w:fldChar w:fldCharType="end"/>
      </w:r>
      <w:r w:rsidR="00197CE4">
        <w:rPr>
          <w:rFonts w:ascii="Times New Roman" w:hAnsi="Times New Roman" w:cs="Times New Roman"/>
        </w:rPr>
        <w:t>.</w:t>
      </w:r>
      <w:r w:rsidR="00A210F3">
        <w:rPr>
          <w:rFonts w:ascii="Times New Roman" w:hAnsi="Times New Roman" w:cs="Times New Roman"/>
        </w:rPr>
        <w:t xml:space="preserve"> </w:t>
      </w:r>
      <w:r w:rsidR="007878E9">
        <w:rPr>
          <w:rFonts w:ascii="Times New Roman" w:hAnsi="Times New Roman" w:cs="Times New Roman"/>
        </w:rPr>
        <w:t xml:space="preserve">Several studies have looked at glaciolacustrine sediment records across </w:t>
      </w:r>
      <w:r w:rsidR="006B75D1">
        <w:rPr>
          <w:rFonts w:ascii="Times New Roman" w:hAnsi="Times New Roman" w:cs="Times New Roman"/>
        </w:rPr>
        <w:t xml:space="preserve">the globe </w:t>
      </w:r>
      <w:r w:rsidR="00121CA1">
        <w:rPr>
          <w:rFonts w:ascii="Times New Roman" w:hAnsi="Times New Roman" w:cs="Times New Roman"/>
        </w:rPr>
        <w:t>and extensively across British Columbia</w:t>
      </w:r>
      <w:r w:rsidR="0001762C">
        <w:rPr>
          <w:rFonts w:ascii="Times New Roman" w:hAnsi="Times New Roman" w:cs="Times New Roman"/>
        </w:rPr>
        <w:t xml:space="preserve">. </w:t>
      </w:r>
      <w:r w:rsidR="003D7E38">
        <w:rPr>
          <w:rFonts w:ascii="Times New Roman" w:hAnsi="Times New Roman" w:cs="Times New Roman"/>
        </w:rPr>
        <w:t xml:space="preserve">However, the majority of studies </w:t>
      </w:r>
      <w:r w:rsidR="00410139">
        <w:rPr>
          <w:rFonts w:ascii="Times New Roman" w:hAnsi="Times New Roman" w:cs="Times New Roman"/>
        </w:rPr>
        <w:t xml:space="preserve">completed in British Columbia have </w:t>
      </w:r>
      <w:r w:rsidR="002C5ECB">
        <w:rPr>
          <w:rFonts w:ascii="Times New Roman" w:hAnsi="Times New Roman" w:cs="Times New Roman"/>
        </w:rPr>
        <w:t>focuse</w:t>
      </w:r>
      <w:r w:rsidR="00961973">
        <w:rPr>
          <w:rFonts w:ascii="Times New Roman" w:hAnsi="Times New Roman" w:cs="Times New Roman"/>
        </w:rPr>
        <w:t>d</w:t>
      </w:r>
      <w:r w:rsidR="00410139">
        <w:rPr>
          <w:rFonts w:ascii="Times New Roman" w:hAnsi="Times New Roman" w:cs="Times New Roman"/>
        </w:rPr>
        <w:t xml:space="preserve"> on </w:t>
      </w:r>
      <w:r w:rsidR="005D716C">
        <w:rPr>
          <w:rFonts w:ascii="Times New Roman" w:hAnsi="Times New Roman" w:cs="Times New Roman"/>
        </w:rPr>
        <w:t>glacier-fed lakes</w:t>
      </w:r>
      <w:r w:rsidR="005D716C">
        <w:rPr>
          <w:rFonts w:ascii="Times New Roman" w:hAnsi="Times New Roman" w:cs="Times New Roman"/>
        </w:rPr>
        <w:t xml:space="preserve"> </w:t>
      </w:r>
      <w:r w:rsidR="00410139">
        <w:rPr>
          <w:rFonts w:ascii="Times New Roman" w:hAnsi="Times New Roman" w:cs="Times New Roman"/>
        </w:rPr>
        <w:t>in</w:t>
      </w:r>
      <w:r w:rsidR="00422A65">
        <w:rPr>
          <w:rFonts w:ascii="Times New Roman" w:hAnsi="Times New Roman" w:cs="Times New Roman"/>
        </w:rPr>
        <w:t xml:space="preserve"> the Coastal and Rocky Mountains</w:t>
      </w:r>
      <w:r w:rsidR="00D93215">
        <w:rPr>
          <w:rFonts w:ascii="Times New Roman" w:hAnsi="Times New Roman" w:cs="Times New Roman"/>
        </w:rPr>
        <w:t xml:space="preserve"> with </w:t>
      </w:r>
      <w:r w:rsidR="005D716C">
        <w:rPr>
          <w:rFonts w:ascii="Times New Roman" w:hAnsi="Times New Roman" w:cs="Times New Roman"/>
        </w:rPr>
        <w:t xml:space="preserve">fewer </w:t>
      </w:r>
      <w:r w:rsidR="00422A65">
        <w:rPr>
          <w:rFonts w:ascii="Times New Roman" w:hAnsi="Times New Roman" w:cs="Times New Roman"/>
        </w:rPr>
        <w:t>studies</w:t>
      </w:r>
      <w:r w:rsidR="005D5A43">
        <w:rPr>
          <w:rFonts w:ascii="Times New Roman" w:hAnsi="Times New Roman" w:cs="Times New Roman"/>
        </w:rPr>
        <w:t xml:space="preserve"> focused</w:t>
      </w:r>
      <w:r w:rsidR="00422A65">
        <w:rPr>
          <w:rFonts w:ascii="Times New Roman" w:hAnsi="Times New Roman" w:cs="Times New Roman"/>
        </w:rPr>
        <w:t xml:space="preserve"> </w:t>
      </w:r>
      <w:r w:rsidR="00D93215">
        <w:rPr>
          <w:rFonts w:ascii="Times New Roman" w:hAnsi="Times New Roman" w:cs="Times New Roman"/>
        </w:rPr>
        <w:t xml:space="preserve">in </w:t>
      </w:r>
      <w:r w:rsidR="00997E99">
        <w:rPr>
          <w:rFonts w:ascii="Times New Roman" w:hAnsi="Times New Roman" w:cs="Times New Roman"/>
        </w:rPr>
        <w:t>the Interior Mountains</w:t>
      </w:r>
      <w:r w:rsidR="00027D6C">
        <w:rPr>
          <w:rFonts w:ascii="Times New Roman" w:hAnsi="Times New Roman" w:cs="Times New Roman"/>
        </w:rPr>
        <w:t xml:space="preserve">. </w:t>
      </w:r>
      <w:r w:rsidR="00953CB3">
        <w:rPr>
          <w:rFonts w:ascii="Times New Roman" w:hAnsi="Times New Roman" w:cs="Times New Roman"/>
        </w:rPr>
        <w:t>More research</w:t>
      </w:r>
      <w:r w:rsidR="0066030F">
        <w:rPr>
          <w:rFonts w:ascii="Times New Roman" w:hAnsi="Times New Roman" w:cs="Times New Roman"/>
        </w:rPr>
        <w:t xml:space="preserve"> on proglacial lakes</w:t>
      </w:r>
      <w:r w:rsidR="00953CB3">
        <w:rPr>
          <w:rFonts w:ascii="Times New Roman" w:hAnsi="Times New Roman" w:cs="Times New Roman"/>
        </w:rPr>
        <w:t xml:space="preserve"> </w:t>
      </w:r>
      <w:r w:rsidR="00DF33E9">
        <w:rPr>
          <w:rFonts w:ascii="Times New Roman" w:hAnsi="Times New Roman" w:cs="Times New Roman"/>
        </w:rPr>
        <w:t xml:space="preserve">in the Interior </w:t>
      </w:r>
      <w:r w:rsidR="00E66B27">
        <w:rPr>
          <w:rFonts w:ascii="Times New Roman" w:hAnsi="Times New Roman" w:cs="Times New Roman"/>
        </w:rPr>
        <w:t>M</w:t>
      </w:r>
      <w:r w:rsidR="00DF33E9">
        <w:rPr>
          <w:rFonts w:ascii="Times New Roman" w:hAnsi="Times New Roman" w:cs="Times New Roman"/>
        </w:rPr>
        <w:t xml:space="preserve">ountains would be </w:t>
      </w:r>
      <w:r w:rsidR="007633E5">
        <w:rPr>
          <w:rFonts w:ascii="Times New Roman" w:hAnsi="Times New Roman" w:cs="Times New Roman"/>
        </w:rPr>
        <w:t>beneficial</w:t>
      </w:r>
      <w:r w:rsidR="00492CFF">
        <w:rPr>
          <w:rFonts w:ascii="Times New Roman" w:hAnsi="Times New Roman" w:cs="Times New Roman"/>
        </w:rPr>
        <w:t xml:space="preserve"> as this region </w:t>
      </w:r>
      <w:r w:rsidR="00FE254D">
        <w:rPr>
          <w:rFonts w:ascii="Times New Roman" w:hAnsi="Times New Roman" w:cs="Times New Roman"/>
        </w:rPr>
        <w:t>has a different climate</w:t>
      </w:r>
      <w:r w:rsidR="00C63243">
        <w:rPr>
          <w:rFonts w:ascii="Times New Roman" w:hAnsi="Times New Roman" w:cs="Times New Roman"/>
        </w:rPr>
        <w:t xml:space="preserve">. Studying how sediment transport rates differ between these different regions is critical for </w:t>
      </w:r>
      <w:r w:rsidR="009F6A7A">
        <w:rPr>
          <w:rFonts w:ascii="Times New Roman" w:hAnsi="Times New Roman" w:cs="Times New Roman"/>
        </w:rPr>
        <w:t xml:space="preserve">understanding how </w:t>
      </w:r>
      <w:proofErr w:type="spellStart"/>
      <w:r w:rsidR="00306B94">
        <w:rPr>
          <w:rFonts w:ascii="Times New Roman" w:hAnsi="Times New Roman" w:cs="Times New Roman"/>
        </w:rPr>
        <w:t>downvalley</w:t>
      </w:r>
      <w:proofErr w:type="spellEnd"/>
      <w:r w:rsidR="00306B94">
        <w:rPr>
          <w:rFonts w:ascii="Times New Roman" w:hAnsi="Times New Roman" w:cs="Times New Roman"/>
        </w:rPr>
        <w:t xml:space="preserve"> population centres will be affected</w:t>
      </w:r>
      <w:r w:rsidR="007D05B6">
        <w:rPr>
          <w:rFonts w:ascii="Times New Roman" w:hAnsi="Times New Roman" w:cs="Times New Roman"/>
        </w:rPr>
        <w:t xml:space="preserve"> and will better </w:t>
      </w:r>
      <w:r w:rsidR="009A6837">
        <w:rPr>
          <w:rFonts w:ascii="Times New Roman" w:hAnsi="Times New Roman" w:cs="Times New Roman"/>
        </w:rPr>
        <w:t>equip communities to prepare water treatment plants, energy</w:t>
      </w:r>
      <w:r w:rsidR="0053623E">
        <w:rPr>
          <w:rFonts w:ascii="Times New Roman" w:hAnsi="Times New Roman" w:cs="Times New Roman"/>
        </w:rPr>
        <w:t xml:space="preserve">, infrastructure (bridges), and </w:t>
      </w:r>
      <w:proofErr w:type="spellStart"/>
      <w:r w:rsidR="0053623E">
        <w:rPr>
          <w:rFonts w:ascii="Times New Roman" w:hAnsi="Times New Roman" w:cs="Times New Roman"/>
        </w:rPr>
        <w:t>hhydroelectric</w:t>
      </w:r>
      <w:proofErr w:type="spellEnd"/>
      <w:r w:rsidR="0053623E">
        <w:rPr>
          <w:rFonts w:ascii="Times New Roman" w:hAnsi="Times New Roman" w:cs="Times New Roman"/>
        </w:rPr>
        <w:t xml:space="preserve"> power. </w:t>
      </w:r>
    </w:p>
    <w:p w14:paraId="5EA78286" w14:textId="6F78344B" w:rsidR="00EB4C5B" w:rsidRDefault="00EB4C5B" w:rsidP="008C16E7">
      <w:pPr>
        <w:rPr>
          <w:rFonts w:ascii="Times New Roman" w:hAnsi="Times New Roman" w:cs="Times New Roman"/>
        </w:rPr>
      </w:pPr>
    </w:p>
    <w:p w14:paraId="717B154F" w14:textId="19ED5F7A" w:rsidR="008C5812" w:rsidRPr="008C5812" w:rsidRDefault="008C5812" w:rsidP="008C5812">
      <w:pPr>
        <w:rPr>
          <w:rFonts w:ascii="Times New Roman" w:hAnsi="Times New Roman" w:cs="Times New Roman"/>
        </w:rPr>
      </w:pPr>
    </w:p>
    <w:p w14:paraId="427494D3" w14:textId="0D7E43C3" w:rsidR="008C5812" w:rsidRPr="008C5812" w:rsidRDefault="008C5812" w:rsidP="008C5812">
      <w:pPr>
        <w:rPr>
          <w:rFonts w:ascii="Times New Roman" w:hAnsi="Times New Roman" w:cs="Times New Roman"/>
        </w:rPr>
      </w:pPr>
    </w:p>
    <w:p w14:paraId="3FFA52E7" w14:textId="014B3134" w:rsidR="008C5812" w:rsidRPr="008C5812" w:rsidRDefault="008C5812" w:rsidP="008C5812">
      <w:pPr>
        <w:rPr>
          <w:rFonts w:ascii="Times New Roman" w:hAnsi="Times New Roman" w:cs="Times New Roman"/>
        </w:rPr>
      </w:pPr>
    </w:p>
    <w:p w14:paraId="3CAB3DBB" w14:textId="106BFE5D" w:rsidR="008C5812" w:rsidRPr="008C5812" w:rsidRDefault="008C5812" w:rsidP="008C5812">
      <w:pPr>
        <w:rPr>
          <w:rFonts w:ascii="Times New Roman" w:hAnsi="Times New Roman" w:cs="Times New Roman"/>
        </w:rPr>
      </w:pPr>
    </w:p>
    <w:p w14:paraId="1A09E30B" w14:textId="0857EBC0" w:rsidR="008C5812" w:rsidRPr="008C5812" w:rsidRDefault="008C5812" w:rsidP="008C5812">
      <w:pPr>
        <w:rPr>
          <w:rFonts w:ascii="Times New Roman" w:hAnsi="Times New Roman" w:cs="Times New Roman"/>
        </w:rPr>
      </w:pPr>
    </w:p>
    <w:p w14:paraId="2FFBD48E" w14:textId="6B162114" w:rsidR="008C5812" w:rsidRPr="008C5812" w:rsidRDefault="008C5812" w:rsidP="008C5812">
      <w:pPr>
        <w:rPr>
          <w:rFonts w:ascii="Times New Roman" w:hAnsi="Times New Roman" w:cs="Times New Roman"/>
        </w:rPr>
      </w:pPr>
    </w:p>
    <w:p w14:paraId="4AFFDFC5" w14:textId="55386ACC" w:rsidR="008C5812" w:rsidRPr="008C5812" w:rsidRDefault="008C5812" w:rsidP="008C5812">
      <w:pPr>
        <w:rPr>
          <w:rFonts w:ascii="Times New Roman" w:hAnsi="Times New Roman" w:cs="Times New Roman"/>
        </w:rPr>
      </w:pPr>
    </w:p>
    <w:p w14:paraId="7065F2F7" w14:textId="1226EC4A" w:rsidR="008C5812" w:rsidRPr="008C5812" w:rsidRDefault="008C5812" w:rsidP="008C5812">
      <w:pPr>
        <w:rPr>
          <w:rFonts w:ascii="Times New Roman" w:hAnsi="Times New Roman" w:cs="Times New Roman"/>
        </w:rPr>
      </w:pPr>
    </w:p>
    <w:p w14:paraId="7A437E6A" w14:textId="0A5596CE" w:rsidR="008C5812" w:rsidRPr="008C5812" w:rsidRDefault="008C5812" w:rsidP="008C5812">
      <w:pPr>
        <w:rPr>
          <w:rFonts w:ascii="Times New Roman" w:hAnsi="Times New Roman" w:cs="Times New Roman"/>
        </w:rPr>
      </w:pPr>
    </w:p>
    <w:p w14:paraId="10871EB3" w14:textId="2AB185E8" w:rsidR="008C5812" w:rsidRPr="008C5812" w:rsidRDefault="008C5812" w:rsidP="008C5812">
      <w:pPr>
        <w:rPr>
          <w:rFonts w:ascii="Times New Roman" w:hAnsi="Times New Roman" w:cs="Times New Roman"/>
        </w:rPr>
      </w:pPr>
    </w:p>
    <w:p w14:paraId="776AD6B1" w14:textId="58BB3418" w:rsidR="008C5812" w:rsidRPr="008C5812" w:rsidRDefault="008C5812" w:rsidP="008C5812">
      <w:pPr>
        <w:rPr>
          <w:rFonts w:ascii="Times New Roman" w:hAnsi="Times New Roman" w:cs="Times New Roman"/>
        </w:rPr>
      </w:pPr>
    </w:p>
    <w:p w14:paraId="20CA56DC" w14:textId="0D72FD1B" w:rsidR="008C5812" w:rsidRPr="008C5812" w:rsidRDefault="008C5812" w:rsidP="008C5812">
      <w:pPr>
        <w:rPr>
          <w:rFonts w:ascii="Times New Roman" w:hAnsi="Times New Roman" w:cs="Times New Roman"/>
        </w:rPr>
      </w:pPr>
    </w:p>
    <w:p w14:paraId="0F64BDB8" w14:textId="26CEE535" w:rsidR="008C5812" w:rsidRPr="008C5812" w:rsidRDefault="008C5812" w:rsidP="008C5812">
      <w:pPr>
        <w:rPr>
          <w:rFonts w:ascii="Times New Roman" w:hAnsi="Times New Roman" w:cs="Times New Roman"/>
        </w:rPr>
      </w:pPr>
    </w:p>
    <w:p w14:paraId="6A3BDFEB" w14:textId="3C399624" w:rsidR="008C5812" w:rsidRDefault="008C5812" w:rsidP="008C5812">
      <w:pPr>
        <w:tabs>
          <w:tab w:val="left" w:pos="5292"/>
        </w:tabs>
        <w:rPr>
          <w:rFonts w:ascii="Times New Roman" w:hAnsi="Times New Roman" w:cs="Times New Roman"/>
        </w:rPr>
      </w:pPr>
      <w:r>
        <w:rPr>
          <w:rFonts w:ascii="Times New Roman" w:hAnsi="Times New Roman" w:cs="Times New Roman"/>
        </w:rPr>
        <w:tab/>
      </w:r>
    </w:p>
    <w:p w14:paraId="0841CA42" w14:textId="07B7D73D" w:rsidR="008C5812" w:rsidRDefault="008C5812" w:rsidP="008C5812">
      <w:pPr>
        <w:tabs>
          <w:tab w:val="left" w:pos="5292"/>
        </w:tabs>
        <w:rPr>
          <w:rFonts w:ascii="Times New Roman" w:hAnsi="Times New Roman" w:cs="Times New Roman"/>
        </w:rPr>
      </w:pPr>
    </w:p>
    <w:p w14:paraId="32C8F3E9" w14:textId="1028BB52" w:rsidR="008C5812" w:rsidRDefault="008C5812" w:rsidP="008C5812">
      <w:pPr>
        <w:tabs>
          <w:tab w:val="left" w:pos="5292"/>
        </w:tabs>
        <w:rPr>
          <w:rFonts w:ascii="Times New Roman" w:hAnsi="Times New Roman" w:cs="Times New Roman"/>
        </w:rPr>
      </w:pPr>
    </w:p>
    <w:p w14:paraId="05A6ECCB" w14:textId="036A744F" w:rsidR="008C5812" w:rsidRDefault="008C5812" w:rsidP="008C5812">
      <w:pPr>
        <w:tabs>
          <w:tab w:val="left" w:pos="5292"/>
        </w:tabs>
        <w:rPr>
          <w:rFonts w:ascii="Times New Roman" w:hAnsi="Times New Roman" w:cs="Times New Roman"/>
        </w:rPr>
      </w:pPr>
    </w:p>
    <w:p w14:paraId="25FC9BF8" w14:textId="2EB6BE67" w:rsidR="008C5812" w:rsidRDefault="008C5812" w:rsidP="008C5812">
      <w:pPr>
        <w:tabs>
          <w:tab w:val="left" w:pos="5292"/>
        </w:tabs>
        <w:rPr>
          <w:rFonts w:ascii="Times New Roman" w:hAnsi="Times New Roman" w:cs="Times New Roman"/>
        </w:rPr>
      </w:pPr>
    </w:p>
    <w:p w14:paraId="33B3351C" w14:textId="560396C2" w:rsidR="008C5812" w:rsidRDefault="008C5812" w:rsidP="008C5812">
      <w:pPr>
        <w:tabs>
          <w:tab w:val="left" w:pos="5292"/>
        </w:tabs>
        <w:rPr>
          <w:rFonts w:ascii="Times New Roman" w:hAnsi="Times New Roman" w:cs="Times New Roman"/>
        </w:rPr>
      </w:pPr>
    </w:p>
    <w:p w14:paraId="62BB6FC9" w14:textId="6027F229" w:rsidR="008C5812" w:rsidRDefault="008C5812" w:rsidP="008C5812">
      <w:pPr>
        <w:tabs>
          <w:tab w:val="left" w:pos="5292"/>
        </w:tabs>
        <w:rPr>
          <w:rFonts w:ascii="Times New Roman" w:hAnsi="Times New Roman" w:cs="Times New Roman"/>
        </w:rPr>
      </w:pPr>
    </w:p>
    <w:p w14:paraId="2E1838C7" w14:textId="2A31CD17" w:rsidR="00137854" w:rsidRPr="00137854" w:rsidRDefault="008C5812" w:rsidP="00137854">
      <w:pPr>
        <w:widowControl w:val="0"/>
        <w:autoSpaceDE w:val="0"/>
        <w:autoSpaceDN w:val="0"/>
        <w:adjustRightInd w:val="0"/>
        <w:ind w:left="480" w:hanging="480"/>
        <w:rPr>
          <w:rFonts w:ascii="Times New Roman" w:hAnsi="Times New Roman" w:cs="Times New Roman"/>
          <w:noProof/>
          <w:lang w:val="en-US"/>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137854" w:rsidRPr="00137854">
        <w:rPr>
          <w:rFonts w:ascii="Times New Roman" w:hAnsi="Times New Roman" w:cs="Times New Roman"/>
          <w:noProof/>
          <w:lang w:val="en-US"/>
        </w:rPr>
        <w:t xml:space="preserve">Desloges, J. R. (1999). Geomorphic and climatic interpretations of abrupt changes in glaciolacustrine deposition at Moose Lake, British Columbia, Canada. </w:t>
      </w:r>
      <w:r w:rsidR="00137854" w:rsidRPr="00137854">
        <w:rPr>
          <w:rFonts w:ascii="Times New Roman" w:hAnsi="Times New Roman" w:cs="Times New Roman"/>
          <w:i/>
          <w:iCs/>
          <w:noProof/>
          <w:lang w:val="en-US"/>
        </w:rPr>
        <w:t>Gff</w:t>
      </w:r>
      <w:r w:rsidR="00137854" w:rsidRPr="00137854">
        <w:rPr>
          <w:rFonts w:ascii="Times New Roman" w:hAnsi="Times New Roman" w:cs="Times New Roman"/>
          <w:noProof/>
          <w:lang w:val="en-US"/>
        </w:rPr>
        <w:t xml:space="preserve">, </w:t>
      </w:r>
      <w:r w:rsidR="00137854" w:rsidRPr="00137854">
        <w:rPr>
          <w:rFonts w:ascii="Times New Roman" w:hAnsi="Times New Roman" w:cs="Times New Roman"/>
          <w:i/>
          <w:iCs/>
          <w:noProof/>
          <w:lang w:val="en-US"/>
        </w:rPr>
        <w:t>121</w:t>
      </w:r>
      <w:r w:rsidR="00137854" w:rsidRPr="00137854">
        <w:rPr>
          <w:rFonts w:ascii="Times New Roman" w:hAnsi="Times New Roman" w:cs="Times New Roman"/>
          <w:noProof/>
          <w:lang w:val="en-US"/>
        </w:rPr>
        <w:t>(3), 202–207.</w:t>
      </w:r>
    </w:p>
    <w:p w14:paraId="7246FAC3" w14:textId="77777777" w:rsidR="00137854" w:rsidRPr="00137854" w:rsidRDefault="00137854" w:rsidP="00137854">
      <w:pPr>
        <w:widowControl w:val="0"/>
        <w:autoSpaceDE w:val="0"/>
        <w:autoSpaceDN w:val="0"/>
        <w:adjustRightInd w:val="0"/>
        <w:ind w:left="480" w:hanging="480"/>
        <w:rPr>
          <w:rFonts w:ascii="Times New Roman" w:hAnsi="Times New Roman" w:cs="Times New Roman"/>
          <w:noProof/>
          <w:lang w:val="en-US"/>
        </w:rPr>
      </w:pPr>
      <w:r w:rsidRPr="00137854">
        <w:rPr>
          <w:rFonts w:ascii="Times New Roman" w:hAnsi="Times New Roman" w:cs="Times New Roman"/>
          <w:noProof/>
          <w:lang w:val="en-US"/>
        </w:rPr>
        <w:t xml:space="preserve">Desloges, J. R., &amp; Gilbert, R. (1994a). Sediment source and hydroclimatic inferences from glacial lake sediments: the postglacial sedimentary record of Lillooet Lake, British Columbia. </w:t>
      </w:r>
      <w:r w:rsidRPr="00137854">
        <w:rPr>
          <w:rFonts w:ascii="Times New Roman" w:hAnsi="Times New Roman" w:cs="Times New Roman"/>
          <w:i/>
          <w:iCs/>
          <w:noProof/>
          <w:lang w:val="en-US"/>
        </w:rPr>
        <w:t>Journal of Hydrology</w:t>
      </w:r>
      <w:r w:rsidRPr="00137854">
        <w:rPr>
          <w:rFonts w:ascii="Times New Roman" w:hAnsi="Times New Roman" w:cs="Times New Roman"/>
          <w:noProof/>
          <w:lang w:val="en-US"/>
        </w:rPr>
        <w:t xml:space="preserve">, </w:t>
      </w:r>
      <w:r w:rsidRPr="00137854">
        <w:rPr>
          <w:rFonts w:ascii="Times New Roman" w:hAnsi="Times New Roman" w:cs="Times New Roman"/>
          <w:i/>
          <w:iCs/>
          <w:noProof/>
          <w:lang w:val="en-US"/>
        </w:rPr>
        <w:t>159</w:t>
      </w:r>
      <w:r w:rsidRPr="00137854">
        <w:rPr>
          <w:rFonts w:ascii="Times New Roman" w:hAnsi="Times New Roman" w:cs="Times New Roman"/>
          <w:noProof/>
          <w:lang w:val="en-US"/>
        </w:rPr>
        <w:t>(1–4), 375–393.</w:t>
      </w:r>
    </w:p>
    <w:p w14:paraId="280F0E31" w14:textId="77777777" w:rsidR="00137854" w:rsidRPr="00137854" w:rsidRDefault="00137854" w:rsidP="00137854">
      <w:pPr>
        <w:widowControl w:val="0"/>
        <w:autoSpaceDE w:val="0"/>
        <w:autoSpaceDN w:val="0"/>
        <w:adjustRightInd w:val="0"/>
        <w:ind w:left="480" w:hanging="480"/>
        <w:rPr>
          <w:rFonts w:ascii="Times New Roman" w:hAnsi="Times New Roman" w:cs="Times New Roman"/>
          <w:noProof/>
          <w:lang w:val="en-US"/>
        </w:rPr>
      </w:pPr>
      <w:r w:rsidRPr="00137854">
        <w:rPr>
          <w:rFonts w:ascii="Times New Roman" w:hAnsi="Times New Roman" w:cs="Times New Roman"/>
          <w:noProof/>
          <w:lang w:val="en-US"/>
        </w:rPr>
        <w:t>Desloges, J. R., &amp; Gilbert, R. (1994b). The record of extreme hydrological and geomorphological events inferred from glaciolacustrine sediments, (224).</w:t>
      </w:r>
    </w:p>
    <w:p w14:paraId="64A0314F" w14:textId="77777777" w:rsidR="00137854" w:rsidRPr="00137854" w:rsidRDefault="00137854" w:rsidP="00137854">
      <w:pPr>
        <w:widowControl w:val="0"/>
        <w:autoSpaceDE w:val="0"/>
        <w:autoSpaceDN w:val="0"/>
        <w:adjustRightInd w:val="0"/>
        <w:ind w:left="480" w:hanging="480"/>
        <w:rPr>
          <w:rFonts w:ascii="Times New Roman" w:hAnsi="Times New Roman" w:cs="Times New Roman"/>
          <w:noProof/>
          <w:lang w:val="en-US"/>
        </w:rPr>
      </w:pPr>
      <w:r w:rsidRPr="00137854">
        <w:rPr>
          <w:rFonts w:ascii="Times New Roman" w:hAnsi="Times New Roman" w:cs="Times New Roman"/>
          <w:noProof/>
          <w:lang w:val="en-US"/>
        </w:rPr>
        <w:t xml:space="preserve">Glur, L., Stalder, N. F., Wirth, S. B., Gilli, A., &amp; Anselmetti, F. S. (2015). Alpine lacustrine varved record reveals summer temperature as main control of glacier fluctuations over the past 2250 years. </w:t>
      </w:r>
      <w:r w:rsidRPr="00137854">
        <w:rPr>
          <w:rFonts w:ascii="Times New Roman" w:hAnsi="Times New Roman" w:cs="Times New Roman"/>
          <w:i/>
          <w:iCs/>
          <w:noProof/>
          <w:lang w:val="en-US"/>
        </w:rPr>
        <w:t>The Holocene</w:t>
      </w:r>
      <w:r w:rsidRPr="00137854">
        <w:rPr>
          <w:rFonts w:ascii="Times New Roman" w:hAnsi="Times New Roman" w:cs="Times New Roman"/>
          <w:noProof/>
          <w:lang w:val="en-US"/>
        </w:rPr>
        <w:t xml:space="preserve">, </w:t>
      </w:r>
      <w:r w:rsidRPr="00137854">
        <w:rPr>
          <w:rFonts w:ascii="Times New Roman" w:hAnsi="Times New Roman" w:cs="Times New Roman"/>
          <w:i/>
          <w:iCs/>
          <w:noProof/>
          <w:lang w:val="en-US"/>
        </w:rPr>
        <w:t>25</w:t>
      </w:r>
      <w:r w:rsidRPr="00137854">
        <w:rPr>
          <w:rFonts w:ascii="Times New Roman" w:hAnsi="Times New Roman" w:cs="Times New Roman"/>
          <w:noProof/>
          <w:lang w:val="en-US"/>
        </w:rPr>
        <w:t>(2), 280–287.</w:t>
      </w:r>
    </w:p>
    <w:p w14:paraId="709096C9" w14:textId="77777777" w:rsidR="00137854" w:rsidRPr="00137854" w:rsidRDefault="00137854" w:rsidP="00137854">
      <w:pPr>
        <w:widowControl w:val="0"/>
        <w:autoSpaceDE w:val="0"/>
        <w:autoSpaceDN w:val="0"/>
        <w:adjustRightInd w:val="0"/>
        <w:ind w:left="480" w:hanging="480"/>
        <w:rPr>
          <w:rFonts w:ascii="Times New Roman" w:hAnsi="Times New Roman" w:cs="Times New Roman"/>
          <w:noProof/>
          <w:lang w:val="en-US"/>
        </w:rPr>
      </w:pPr>
      <w:r w:rsidRPr="00137854">
        <w:rPr>
          <w:rFonts w:ascii="Times New Roman" w:hAnsi="Times New Roman" w:cs="Times New Roman"/>
          <w:noProof/>
          <w:lang w:val="en-US"/>
        </w:rPr>
        <w:t xml:space="preserve">Heideman, M., Menounos, B. P., &amp; Clague, J. J. (2015). An 825-year long varve record from Lillooet Lake, British Columbia, and its potential as a flood proxy. </w:t>
      </w:r>
      <w:r w:rsidRPr="00137854">
        <w:rPr>
          <w:rFonts w:ascii="Times New Roman" w:hAnsi="Times New Roman" w:cs="Times New Roman"/>
          <w:i/>
          <w:iCs/>
          <w:noProof/>
          <w:lang w:val="en-US"/>
        </w:rPr>
        <w:t>Quaternary Science Reviews</w:t>
      </w:r>
      <w:r w:rsidRPr="00137854">
        <w:rPr>
          <w:rFonts w:ascii="Times New Roman" w:hAnsi="Times New Roman" w:cs="Times New Roman"/>
          <w:noProof/>
          <w:lang w:val="en-US"/>
        </w:rPr>
        <w:t xml:space="preserve">, </w:t>
      </w:r>
      <w:r w:rsidRPr="00137854">
        <w:rPr>
          <w:rFonts w:ascii="Times New Roman" w:hAnsi="Times New Roman" w:cs="Times New Roman"/>
          <w:i/>
          <w:iCs/>
          <w:noProof/>
          <w:lang w:val="en-US"/>
        </w:rPr>
        <w:t>126</w:t>
      </w:r>
      <w:r w:rsidRPr="00137854">
        <w:rPr>
          <w:rFonts w:ascii="Times New Roman" w:hAnsi="Times New Roman" w:cs="Times New Roman"/>
          <w:noProof/>
          <w:lang w:val="en-US"/>
        </w:rPr>
        <w:t>, 158–174.</w:t>
      </w:r>
    </w:p>
    <w:p w14:paraId="75F59D38" w14:textId="77777777" w:rsidR="00137854" w:rsidRPr="00137854" w:rsidRDefault="00137854" w:rsidP="00137854">
      <w:pPr>
        <w:widowControl w:val="0"/>
        <w:autoSpaceDE w:val="0"/>
        <w:autoSpaceDN w:val="0"/>
        <w:adjustRightInd w:val="0"/>
        <w:ind w:left="480" w:hanging="480"/>
        <w:rPr>
          <w:rFonts w:ascii="Times New Roman" w:hAnsi="Times New Roman" w:cs="Times New Roman"/>
          <w:noProof/>
          <w:lang w:val="en-US"/>
        </w:rPr>
      </w:pPr>
      <w:r w:rsidRPr="00137854">
        <w:rPr>
          <w:rFonts w:ascii="Times New Roman" w:hAnsi="Times New Roman" w:cs="Times New Roman"/>
          <w:noProof/>
          <w:lang w:val="en-US"/>
        </w:rPr>
        <w:t xml:space="preserve">Heideman, M., Menounos, B. P., &amp; Clague, J. J. (2017). A multi-century estimate of suspended sediment yield from Lake, Lillooet Mountains, Coast, </w:t>
      </w:r>
      <w:r w:rsidRPr="00137854">
        <w:rPr>
          <w:rFonts w:ascii="Times New Roman" w:hAnsi="Times New Roman" w:cs="Times New Roman"/>
          <w:i/>
          <w:iCs/>
          <w:noProof/>
          <w:lang w:val="en-US"/>
        </w:rPr>
        <w:t>32</w:t>
      </w:r>
      <w:r w:rsidRPr="00137854">
        <w:rPr>
          <w:rFonts w:ascii="Times New Roman" w:hAnsi="Times New Roman" w:cs="Times New Roman"/>
          <w:noProof/>
          <w:lang w:val="en-US"/>
        </w:rPr>
        <w:t>(September 2017), 18–32.</w:t>
      </w:r>
    </w:p>
    <w:p w14:paraId="6A9D6574" w14:textId="77777777" w:rsidR="00137854" w:rsidRPr="00137854" w:rsidRDefault="00137854" w:rsidP="00137854">
      <w:pPr>
        <w:widowControl w:val="0"/>
        <w:autoSpaceDE w:val="0"/>
        <w:autoSpaceDN w:val="0"/>
        <w:adjustRightInd w:val="0"/>
        <w:ind w:left="480" w:hanging="480"/>
        <w:rPr>
          <w:rFonts w:ascii="Times New Roman" w:hAnsi="Times New Roman" w:cs="Times New Roman"/>
          <w:noProof/>
          <w:lang w:val="en-US"/>
        </w:rPr>
      </w:pPr>
      <w:r w:rsidRPr="00137854">
        <w:rPr>
          <w:rFonts w:ascii="Times New Roman" w:hAnsi="Times New Roman" w:cs="Times New Roman"/>
          <w:noProof/>
          <w:lang w:val="en-US"/>
        </w:rPr>
        <w:t xml:space="preserve">Menounos, B. P., Koch, J., Osborn, G. D., Clague, J. J., &amp; Mazzucchi, D. (2004). Early Holocene glacier advance, southern Coast Mountains, British Columbia, Canada. </w:t>
      </w:r>
      <w:r w:rsidRPr="00137854">
        <w:rPr>
          <w:rFonts w:ascii="Times New Roman" w:hAnsi="Times New Roman" w:cs="Times New Roman"/>
          <w:i/>
          <w:iCs/>
          <w:noProof/>
          <w:lang w:val="en-US"/>
        </w:rPr>
        <w:t>Quaternary Science Reviews</w:t>
      </w:r>
      <w:r w:rsidRPr="00137854">
        <w:rPr>
          <w:rFonts w:ascii="Times New Roman" w:hAnsi="Times New Roman" w:cs="Times New Roman"/>
          <w:noProof/>
          <w:lang w:val="en-US"/>
        </w:rPr>
        <w:t>.</w:t>
      </w:r>
    </w:p>
    <w:p w14:paraId="3349F393" w14:textId="77777777" w:rsidR="00137854" w:rsidRPr="00137854" w:rsidRDefault="00137854" w:rsidP="00137854">
      <w:pPr>
        <w:widowControl w:val="0"/>
        <w:autoSpaceDE w:val="0"/>
        <w:autoSpaceDN w:val="0"/>
        <w:adjustRightInd w:val="0"/>
        <w:ind w:left="480" w:hanging="480"/>
        <w:rPr>
          <w:rFonts w:ascii="Times New Roman" w:hAnsi="Times New Roman" w:cs="Times New Roman"/>
          <w:noProof/>
          <w:lang w:val="en-US"/>
        </w:rPr>
      </w:pPr>
      <w:r w:rsidRPr="00137854">
        <w:rPr>
          <w:rFonts w:ascii="Times New Roman" w:hAnsi="Times New Roman" w:cs="Times New Roman"/>
          <w:noProof/>
          <w:lang w:val="en-US"/>
        </w:rPr>
        <w:t xml:space="preserve">Shakesby, R. A., Smith, J. G., Matthews, J. A., Winkler, S., Dresser, P. Q., Bakke, J., … Nesje, A. (2007). Reconstruction of Holocene glacier history from distal sources: Glaciofluvial stream-bank mires and a glaciolacustrine sediment core near Sota Sæter, Breheimen, southern Norway. </w:t>
      </w:r>
      <w:r w:rsidRPr="00137854">
        <w:rPr>
          <w:rFonts w:ascii="Times New Roman" w:hAnsi="Times New Roman" w:cs="Times New Roman"/>
          <w:i/>
          <w:iCs/>
          <w:noProof/>
          <w:lang w:val="en-US"/>
        </w:rPr>
        <w:t>Holocene</w:t>
      </w:r>
      <w:r w:rsidRPr="00137854">
        <w:rPr>
          <w:rFonts w:ascii="Times New Roman" w:hAnsi="Times New Roman" w:cs="Times New Roman"/>
          <w:noProof/>
          <w:lang w:val="en-US"/>
        </w:rPr>
        <w:t xml:space="preserve">, </w:t>
      </w:r>
      <w:r w:rsidRPr="00137854">
        <w:rPr>
          <w:rFonts w:ascii="Times New Roman" w:hAnsi="Times New Roman" w:cs="Times New Roman"/>
          <w:i/>
          <w:iCs/>
          <w:noProof/>
          <w:lang w:val="en-US"/>
        </w:rPr>
        <w:t>17</w:t>
      </w:r>
      <w:r w:rsidRPr="00137854">
        <w:rPr>
          <w:rFonts w:ascii="Times New Roman" w:hAnsi="Times New Roman" w:cs="Times New Roman"/>
          <w:noProof/>
          <w:lang w:val="en-US"/>
        </w:rPr>
        <w:t>(6), 729–745.</w:t>
      </w:r>
    </w:p>
    <w:p w14:paraId="37121F7A" w14:textId="77777777" w:rsidR="00137854" w:rsidRPr="00137854" w:rsidRDefault="00137854" w:rsidP="00137854">
      <w:pPr>
        <w:widowControl w:val="0"/>
        <w:autoSpaceDE w:val="0"/>
        <w:autoSpaceDN w:val="0"/>
        <w:adjustRightInd w:val="0"/>
        <w:ind w:left="480" w:hanging="480"/>
        <w:rPr>
          <w:rFonts w:ascii="Times New Roman" w:hAnsi="Times New Roman" w:cs="Times New Roman"/>
          <w:noProof/>
        </w:rPr>
      </w:pPr>
      <w:r w:rsidRPr="00137854">
        <w:rPr>
          <w:rFonts w:ascii="Times New Roman" w:hAnsi="Times New Roman" w:cs="Times New Roman"/>
          <w:noProof/>
          <w:lang w:val="en-US"/>
        </w:rPr>
        <w:t xml:space="preserve">Wohl, E. E., Magilligan, F. J., &amp; Rathburn, S. L. (2017). Introduction to the special issue: Connectivity in Geomorphology. </w:t>
      </w:r>
      <w:r w:rsidRPr="00137854">
        <w:rPr>
          <w:rFonts w:ascii="Times New Roman" w:hAnsi="Times New Roman" w:cs="Times New Roman"/>
          <w:i/>
          <w:iCs/>
          <w:noProof/>
          <w:lang w:val="en-US"/>
        </w:rPr>
        <w:t>Geomorphology</w:t>
      </w:r>
      <w:r w:rsidRPr="00137854">
        <w:rPr>
          <w:rFonts w:ascii="Times New Roman" w:hAnsi="Times New Roman" w:cs="Times New Roman"/>
          <w:noProof/>
          <w:lang w:val="en-US"/>
        </w:rPr>
        <w:t xml:space="preserve">, </w:t>
      </w:r>
      <w:r w:rsidRPr="00137854">
        <w:rPr>
          <w:rFonts w:ascii="Times New Roman" w:hAnsi="Times New Roman" w:cs="Times New Roman"/>
          <w:i/>
          <w:iCs/>
          <w:noProof/>
          <w:lang w:val="en-US"/>
        </w:rPr>
        <w:t>277</w:t>
      </w:r>
      <w:r w:rsidRPr="00137854">
        <w:rPr>
          <w:rFonts w:ascii="Times New Roman" w:hAnsi="Times New Roman" w:cs="Times New Roman"/>
          <w:noProof/>
          <w:lang w:val="en-US"/>
        </w:rPr>
        <w:t>, 1–5.</w:t>
      </w:r>
    </w:p>
    <w:p w14:paraId="7782056E" w14:textId="3FDD4DB4" w:rsidR="008C5812" w:rsidRPr="008C5812" w:rsidRDefault="008C5812" w:rsidP="00137854">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fldChar w:fldCharType="end"/>
      </w:r>
    </w:p>
    <w:sectPr w:rsidR="008C5812" w:rsidRPr="008C5812" w:rsidSect="004C1021">
      <w:pgSz w:w="12240" w:h="15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00500000000000000"/>
    <w:charset w:val="00"/>
    <w:family w:val="auto"/>
    <w:pitch w:val="variable"/>
    <w:sig w:usb0="00000003" w:usb1="00000000" w:usb2="00000000" w:usb3="00000000" w:csb0="00000007"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C70ED"/>
    <w:multiLevelType w:val="multilevel"/>
    <w:tmpl w:val="67768E98"/>
    <w:styleLink w:val="MScMultiLevelList"/>
    <w:lvl w:ilvl="0">
      <w:start w:val="1"/>
      <w:numFmt w:val="decimal"/>
      <w:lvlText w:val="%1.0"/>
      <w:lvlJc w:val="left"/>
      <w:pPr>
        <w:ind w:left="360" w:hanging="360"/>
      </w:pPr>
      <w:rPr>
        <w:rFonts w:asciiTheme="minorHAnsi" w:hAnsiTheme="minorHAnsi" w:hint="default"/>
        <w:b/>
        <w:i w:val="0"/>
        <w:caps/>
        <w:smallCaps w:val="0"/>
        <w:strike w:val="0"/>
        <w:dstrike w:val="0"/>
        <w:vanish w:val="0"/>
        <w:sz w:val="24"/>
        <w:vertAlign w:val="baseline"/>
      </w:rPr>
    </w:lvl>
    <w:lvl w:ilvl="1">
      <w:start w:val="1"/>
      <w:numFmt w:val="decimal"/>
      <w:lvlText w:val="%1.%2"/>
      <w:lvlJc w:val="left"/>
      <w:pPr>
        <w:ind w:left="2059" w:hanging="357"/>
      </w:pPr>
      <w:rPr>
        <w:rFonts w:hint="default"/>
        <w:b/>
        <w:sz w:val="24"/>
      </w:rPr>
    </w:lvl>
    <w:lvl w:ilvl="2">
      <w:start w:val="1"/>
      <w:numFmt w:val="decimal"/>
      <w:lvlText w:val="%2%1..%3"/>
      <w:lvlJc w:val="left"/>
      <w:pPr>
        <w:ind w:left="357" w:hanging="357"/>
      </w:pPr>
      <w:rPr>
        <w:rFonts w:hint="default"/>
        <w:sz w:val="24"/>
      </w:rPr>
    </w:lvl>
    <w:lvl w:ilvl="3">
      <w:start w:val="1"/>
      <w:numFmt w:val="decimal"/>
      <w:lvlText w:val="%1.%2.%3.%4"/>
      <w:lvlJc w:val="left"/>
      <w:pPr>
        <w:ind w:left="357" w:hanging="357"/>
      </w:pPr>
      <w:rPr>
        <w:rFonts w:hint="default"/>
        <w:sz w:val="24"/>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2A8161D0"/>
    <w:multiLevelType w:val="multilevel"/>
    <w:tmpl w:val="4B709BA2"/>
    <w:lvl w:ilvl="0">
      <w:start w:val="1"/>
      <w:numFmt w:val="decimal"/>
      <w:lvlText w:val="%1.0"/>
      <w:lvlJc w:val="left"/>
      <w:pPr>
        <w:ind w:left="432" w:hanging="432"/>
      </w:pPr>
      <w:rPr>
        <w:rFonts w:hint="default"/>
        <w:b/>
        <w:bCs/>
        <w:i w:val="0"/>
        <w:iCs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42EE6A6D"/>
    <w:multiLevelType w:val="multilevel"/>
    <w:tmpl w:val="4F90BBC2"/>
    <w:lvl w:ilvl="0">
      <w:start w:val="1"/>
      <w:numFmt w:val="decimal"/>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16E7"/>
    <w:rsid w:val="0001189E"/>
    <w:rsid w:val="0001762C"/>
    <w:rsid w:val="0002735C"/>
    <w:rsid w:val="00027D6C"/>
    <w:rsid w:val="00036513"/>
    <w:rsid w:val="00071386"/>
    <w:rsid w:val="000A6912"/>
    <w:rsid w:val="000C03ED"/>
    <w:rsid w:val="000D3244"/>
    <w:rsid w:val="000F6F9D"/>
    <w:rsid w:val="00100067"/>
    <w:rsid w:val="00121CA1"/>
    <w:rsid w:val="00133F15"/>
    <w:rsid w:val="00137854"/>
    <w:rsid w:val="0017648D"/>
    <w:rsid w:val="001771D5"/>
    <w:rsid w:val="00185721"/>
    <w:rsid w:val="00197CE4"/>
    <w:rsid w:val="001A522F"/>
    <w:rsid w:val="001D5EE4"/>
    <w:rsid w:val="001E7660"/>
    <w:rsid w:val="00200670"/>
    <w:rsid w:val="00235441"/>
    <w:rsid w:val="00262153"/>
    <w:rsid w:val="00267A9C"/>
    <w:rsid w:val="0027161B"/>
    <w:rsid w:val="00282027"/>
    <w:rsid w:val="00286F24"/>
    <w:rsid w:val="002924A0"/>
    <w:rsid w:val="0029261F"/>
    <w:rsid w:val="0029479B"/>
    <w:rsid w:val="0029513F"/>
    <w:rsid w:val="002B5E2B"/>
    <w:rsid w:val="002C1A09"/>
    <w:rsid w:val="002C2D23"/>
    <w:rsid w:val="002C5ECB"/>
    <w:rsid w:val="002D2941"/>
    <w:rsid w:val="00306B94"/>
    <w:rsid w:val="003256C7"/>
    <w:rsid w:val="00363B7E"/>
    <w:rsid w:val="00382EF7"/>
    <w:rsid w:val="00397643"/>
    <w:rsid w:val="003C39C2"/>
    <w:rsid w:val="003C62AE"/>
    <w:rsid w:val="003D7E38"/>
    <w:rsid w:val="00410139"/>
    <w:rsid w:val="00416079"/>
    <w:rsid w:val="004173F9"/>
    <w:rsid w:val="00422A65"/>
    <w:rsid w:val="00425A63"/>
    <w:rsid w:val="00442C71"/>
    <w:rsid w:val="004725E2"/>
    <w:rsid w:val="00492CFF"/>
    <w:rsid w:val="0049685A"/>
    <w:rsid w:val="004B54EB"/>
    <w:rsid w:val="004B5CD4"/>
    <w:rsid w:val="004C1021"/>
    <w:rsid w:val="004D5259"/>
    <w:rsid w:val="004F4899"/>
    <w:rsid w:val="00524097"/>
    <w:rsid w:val="00535B3F"/>
    <w:rsid w:val="0053623E"/>
    <w:rsid w:val="00583FC5"/>
    <w:rsid w:val="0059155A"/>
    <w:rsid w:val="005B641C"/>
    <w:rsid w:val="005D5A43"/>
    <w:rsid w:val="005D716C"/>
    <w:rsid w:val="00601A94"/>
    <w:rsid w:val="00614D53"/>
    <w:rsid w:val="00614DFE"/>
    <w:rsid w:val="006216B5"/>
    <w:rsid w:val="0066030F"/>
    <w:rsid w:val="006A3C08"/>
    <w:rsid w:val="006A54D7"/>
    <w:rsid w:val="006B10FA"/>
    <w:rsid w:val="006B5AC2"/>
    <w:rsid w:val="006B6513"/>
    <w:rsid w:val="006B75D1"/>
    <w:rsid w:val="006C3E95"/>
    <w:rsid w:val="006D3DCF"/>
    <w:rsid w:val="007033C0"/>
    <w:rsid w:val="00712AEA"/>
    <w:rsid w:val="00722BFB"/>
    <w:rsid w:val="00725C9E"/>
    <w:rsid w:val="0073065D"/>
    <w:rsid w:val="00737421"/>
    <w:rsid w:val="00740324"/>
    <w:rsid w:val="007633E5"/>
    <w:rsid w:val="007878E9"/>
    <w:rsid w:val="0079174D"/>
    <w:rsid w:val="007A7536"/>
    <w:rsid w:val="007B0A47"/>
    <w:rsid w:val="007C4E9C"/>
    <w:rsid w:val="007D05B6"/>
    <w:rsid w:val="007F462F"/>
    <w:rsid w:val="008256F7"/>
    <w:rsid w:val="00846A09"/>
    <w:rsid w:val="0085680A"/>
    <w:rsid w:val="00871CAE"/>
    <w:rsid w:val="00877A9D"/>
    <w:rsid w:val="00881A82"/>
    <w:rsid w:val="008A382A"/>
    <w:rsid w:val="008A7A97"/>
    <w:rsid w:val="008B474B"/>
    <w:rsid w:val="008C16E7"/>
    <w:rsid w:val="008C5812"/>
    <w:rsid w:val="0092562B"/>
    <w:rsid w:val="009339FD"/>
    <w:rsid w:val="00953CB3"/>
    <w:rsid w:val="0096103A"/>
    <w:rsid w:val="00961973"/>
    <w:rsid w:val="00971E8E"/>
    <w:rsid w:val="00973394"/>
    <w:rsid w:val="00997E99"/>
    <w:rsid w:val="009A50DD"/>
    <w:rsid w:val="009A6837"/>
    <w:rsid w:val="009C1893"/>
    <w:rsid w:val="009D3805"/>
    <w:rsid w:val="009E18D1"/>
    <w:rsid w:val="009F6A7A"/>
    <w:rsid w:val="00A05CEE"/>
    <w:rsid w:val="00A14298"/>
    <w:rsid w:val="00A210F3"/>
    <w:rsid w:val="00A34906"/>
    <w:rsid w:val="00A40A3F"/>
    <w:rsid w:val="00A4120E"/>
    <w:rsid w:val="00A673CF"/>
    <w:rsid w:val="00A95187"/>
    <w:rsid w:val="00AB075A"/>
    <w:rsid w:val="00AC1BA1"/>
    <w:rsid w:val="00AF23D0"/>
    <w:rsid w:val="00AF3044"/>
    <w:rsid w:val="00B01984"/>
    <w:rsid w:val="00B2107A"/>
    <w:rsid w:val="00B27B42"/>
    <w:rsid w:val="00B9783C"/>
    <w:rsid w:val="00BA30A3"/>
    <w:rsid w:val="00BF7A46"/>
    <w:rsid w:val="00C15301"/>
    <w:rsid w:val="00C274C7"/>
    <w:rsid w:val="00C54B8D"/>
    <w:rsid w:val="00C63243"/>
    <w:rsid w:val="00CA1B8C"/>
    <w:rsid w:val="00CB1EDD"/>
    <w:rsid w:val="00CB63BC"/>
    <w:rsid w:val="00CC7148"/>
    <w:rsid w:val="00CD55BB"/>
    <w:rsid w:val="00CE67A1"/>
    <w:rsid w:val="00CF4B62"/>
    <w:rsid w:val="00D25076"/>
    <w:rsid w:val="00D26FC9"/>
    <w:rsid w:val="00D3555A"/>
    <w:rsid w:val="00D5141D"/>
    <w:rsid w:val="00D93215"/>
    <w:rsid w:val="00DC0135"/>
    <w:rsid w:val="00DE755D"/>
    <w:rsid w:val="00DF1819"/>
    <w:rsid w:val="00DF33E9"/>
    <w:rsid w:val="00E00A11"/>
    <w:rsid w:val="00E0598D"/>
    <w:rsid w:val="00E26482"/>
    <w:rsid w:val="00E27B8A"/>
    <w:rsid w:val="00E339D6"/>
    <w:rsid w:val="00E521B9"/>
    <w:rsid w:val="00E61C73"/>
    <w:rsid w:val="00E66B27"/>
    <w:rsid w:val="00E678DE"/>
    <w:rsid w:val="00E74D93"/>
    <w:rsid w:val="00E94FB9"/>
    <w:rsid w:val="00EB4C5B"/>
    <w:rsid w:val="00EE2FE4"/>
    <w:rsid w:val="00EF2A75"/>
    <w:rsid w:val="00F21964"/>
    <w:rsid w:val="00F400F5"/>
    <w:rsid w:val="00F52697"/>
    <w:rsid w:val="00F953BD"/>
    <w:rsid w:val="00FC175D"/>
    <w:rsid w:val="00FD754E"/>
    <w:rsid w:val="00FE254D"/>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D13F25A"/>
  <w14:defaultImageDpi w14:val="300"/>
  <w15:chartTrackingRefBased/>
  <w15:docId w15:val="{8EA07BF9-4C57-D44B-A0DB-DBE29308B2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9155A"/>
    <w:pPr>
      <w:keepNext/>
      <w:keepLines/>
      <w:spacing w:before="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52697"/>
    <w:pPr>
      <w:keepNext/>
      <w:keepLines/>
      <w:numPr>
        <w:ilvl w:val="1"/>
        <w:numId w:val="2"/>
      </w:numPr>
      <w:spacing w:before="40"/>
      <w:ind w:left="576" w:hanging="576"/>
      <w:outlineLvl w:val="1"/>
    </w:pPr>
    <w:rPr>
      <w:rFonts w:ascii="Times" w:eastAsiaTheme="majorEastAsia" w:hAnsi="Times" w:cstheme="majorBidi"/>
      <w:b/>
      <w:color w:val="000000" w:themeColor="text1"/>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52697"/>
    <w:rPr>
      <w:rFonts w:ascii="Times" w:eastAsiaTheme="majorEastAsia" w:hAnsi="Times" w:cstheme="majorBidi"/>
      <w:b/>
      <w:color w:val="000000" w:themeColor="text1"/>
      <w:sz w:val="26"/>
      <w:szCs w:val="26"/>
      <w:lang w:val="en-US"/>
    </w:rPr>
  </w:style>
  <w:style w:type="character" w:customStyle="1" w:styleId="Heading1Char">
    <w:name w:val="Heading 1 Char"/>
    <w:basedOn w:val="DefaultParagraphFont"/>
    <w:link w:val="Heading1"/>
    <w:uiPriority w:val="9"/>
    <w:rsid w:val="0059155A"/>
    <w:rPr>
      <w:rFonts w:eastAsiaTheme="majorEastAsia" w:cstheme="majorBidi"/>
      <w:b/>
      <w:color w:val="000000" w:themeColor="text1"/>
      <w:szCs w:val="32"/>
    </w:rPr>
  </w:style>
  <w:style w:type="paragraph" w:customStyle="1" w:styleId="APARef">
    <w:name w:val="APA Ref"/>
    <w:basedOn w:val="Normal"/>
    <w:qFormat/>
    <w:rsid w:val="0059155A"/>
    <w:pPr>
      <w:ind w:left="720" w:hanging="720"/>
    </w:pPr>
    <w:rPr>
      <w:rFonts w:eastAsia="Times New Roman"/>
      <w:shd w:val="clear" w:color="auto" w:fill="FFFFFF"/>
      <w:lang w:val="en-US"/>
    </w:rPr>
  </w:style>
  <w:style w:type="numbering" w:customStyle="1" w:styleId="MScMultiLevelList">
    <w:name w:val="MSc MultiLevelList"/>
    <w:uiPriority w:val="99"/>
    <w:rsid w:val="00FD754E"/>
    <w:pPr>
      <w:numPr>
        <w:numId w:val="3"/>
      </w:numPr>
    </w:pPr>
  </w:style>
  <w:style w:type="character" w:styleId="CommentReference">
    <w:name w:val="annotation reference"/>
    <w:basedOn w:val="DefaultParagraphFont"/>
    <w:uiPriority w:val="99"/>
    <w:semiHidden/>
    <w:unhideWhenUsed/>
    <w:rsid w:val="0029479B"/>
    <w:rPr>
      <w:sz w:val="16"/>
      <w:szCs w:val="16"/>
    </w:rPr>
  </w:style>
  <w:style w:type="paragraph" w:styleId="CommentText">
    <w:name w:val="annotation text"/>
    <w:basedOn w:val="Normal"/>
    <w:link w:val="CommentTextChar"/>
    <w:uiPriority w:val="99"/>
    <w:semiHidden/>
    <w:unhideWhenUsed/>
    <w:rsid w:val="0029479B"/>
    <w:rPr>
      <w:sz w:val="20"/>
      <w:szCs w:val="20"/>
    </w:rPr>
  </w:style>
  <w:style w:type="character" w:customStyle="1" w:styleId="CommentTextChar">
    <w:name w:val="Comment Text Char"/>
    <w:basedOn w:val="DefaultParagraphFont"/>
    <w:link w:val="CommentText"/>
    <w:uiPriority w:val="99"/>
    <w:semiHidden/>
    <w:rsid w:val="0029479B"/>
    <w:rPr>
      <w:sz w:val="20"/>
      <w:szCs w:val="20"/>
    </w:rPr>
  </w:style>
  <w:style w:type="paragraph" w:styleId="CommentSubject">
    <w:name w:val="annotation subject"/>
    <w:basedOn w:val="CommentText"/>
    <w:next w:val="CommentText"/>
    <w:link w:val="CommentSubjectChar"/>
    <w:uiPriority w:val="99"/>
    <w:semiHidden/>
    <w:unhideWhenUsed/>
    <w:rsid w:val="0029479B"/>
    <w:rPr>
      <w:b/>
      <w:bCs/>
    </w:rPr>
  </w:style>
  <w:style w:type="character" w:customStyle="1" w:styleId="CommentSubjectChar">
    <w:name w:val="Comment Subject Char"/>
    <w:basedOn w:val="CommentTextChar"/>
    <w:link w:val="CommentSubject"/>
    <w:uiPriority w:val="99"/>
    <w:semiHidden/>
    <w:rsid w:val="0029479B"/>
    <w:rPr>
      <w:b/>
      <w:bCs/>
      <w:sz w:val="20"/>
      <w:szCs w:val="20"/>
    </w:rPr>
  </w:style>
  <w:style w:type="paragraph" w:styleId="BalloonText">
    <w:name w:val="Balloon Text"/>
    <w:basedOn w:val="Normal"/>
    <w:link w:val="BalloonTextChar"/>
    <w:uiPriority w:val="99"/>
    <w:semiHidden/>
    <w:unhideWhenUsed/>
    <w:rsid w:val="0029479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9479B"/>
    <w:rPr>
      <w:rFonts w:ascii="Times New Roman" w:hAnsi="Times New Roman" w:cs="Times New Roman"/>
      <w:sz w:val="18"/>
      <w:szCs w:val="18"/>
    </w:rPr>
  </w:style>
  <w:style w:type="paragraph" w:styleId="Revision">
    <w:name w:val="Revision"/>
    <w:hidden/>
    <w:uiPriority w:val="99"/>
    <w:semiHidden/>
    <w:rsid w:val="0029479B"/>
  </w:style>
  <w:style w:type="character" w:styleId="LineNumber">
    <w:name w:val="line number"/>
    <w:basedOn w:val="DefaultParagraphFont"/>
    <w:uiPriority w:val="99"/>
    <w:semiHidden/>
    <w:unhideWhenUsed/>
    <w:rsid w:val="004C10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3C40D9-D38F-C940-8009-3411CAB12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4494</Words>
  <Characters>25617</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Cebulski</dc:creator>
  <cp:keywords/>
  <dc:description/>
  <cp:lastModifiedBy>Alexander Cebulski</cp:lastModifiedBy>
  <cp:revision>2</cp:revision>
  <dcterms:created xsi:type="dcterms:W3CDTF">2019-11-02T18:55:00Z</dcterms:created>
  <dcterms:modified xsi:type="dcterms:W3CDTF">2019-11-02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csl.mendeley.com/styles/513011811/apa</vt:lpwstr>
  </property>
  <property fmtid="{D5CDD505-2E9C-101B-9397-08002B2CF9AE}" pid="9" name="Mendeley Recent Style Name 3_1">
    <vt:lpwstr>American Psychological Association 6th edition - alex cebulski</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Self UUID Temp</vt:lpwstr>
  </property>
  <property fmtid="{D5CDD505-2E9C-101B-9397-08002B2CF9AE}" pid="24" name="Mendeley Citation Style_1">
    <vt:lpwstr>http://csl.mendeley.com/styles/513011811/apa</vt:lpwstr>
  </property>
</Properties>
</file>